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A4426A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633E467F" w:rsidR="00F36F3D" w:rsidRDefault="001549C6" w:rsidP="00F36F3D">
      <w:pPr>
        <w:spacing w:line="480" w:lineRule="auto"/>
        <w:rPr>
          <w:sz w:val="23"/>
          <w:szCs w:val="23"/>
        </w:rPr>
      </w:pPr>
      <w:r>
        <w:rPr>
          <w:sz w:val="23"/>
          <w:szCs w:val="23"/>
        </w:rPr>
        <w:t>6</w:t>
      </w:r>
      <w:r w:rsidR="00851B2E">
        <w:rPr>
          <w:sz w:val="23"/>
          <w:szCs w:val="23"/>
        </w:rPr>
        <w:t xml:space="preserve">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Pr>
          <w:i/>
          <w:sz w:val="23"/>
          <w:szCs w:val="23"/>
        </w:rPr>
        <w:t>, SARS-CoV2</w:t>
      </w:r>
      <w:r w:rsidR="00F36F3D" w:rsidRPr="006F4CA8">
        <w:rPr>
          <w:iCs/>
          <w:sz w:val="23"/>
          <w:szCs w:val="23"/>
        </w:rPr>
        <w:t>)</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EB5DDE">
      <w:pPr>
        <w:spacing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 xml:space="preserve">In 2018, there were over 228 million cases of malaria worldwide, causing </w:t>
      </w:r>
      <w:r w:rsidR="008C0C84">
        <w:lastRenderedPageBreak/>
        <w:t>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 </w:instrText>
      </w:r>
      <w:r w:rsidR="002B5513"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DATA </w:instrText>
      </w:r>
      <w:r w:rsidR="002B5513" w:rsidRPr="004513C2">
        <w:rPr>
          <w:rStyle w:val="CommentReference"/>
          <w:highlight w:val="lightGray"/>
        </w:rPr>
      </w:r>
      <w:r w:rsidR="002B5513" w:rsidRPr="004513C2">
        <w:rPr>
          <w:rStyle w:val="CommentReference"/>
          <w:highlight w:val="lightGray"/>
        </w:rPr>
        <w:fldChar w:fldCharType="end"/>
      </w:r>
      <w:r w:rsidR="003B6CB7" w:rsidRPr="004513C2">
        <w:rPr>
          <w:rStyle w:val="CommentReference"/>
          <w:highlight w:val="lightGray"/>
        </w:rPr>
      </w:r>
      <w:r w:rsidR="003B6CB7" w:rsidRPr="004513C2">
        <w:rPr>
          <w:rStyle w:val="CommentReference"/>
          <w:highlight w:val="lightGray"/>
        </w:rPr>
        <w:fldChar w:fldCharType="separate"/>
      </w:r>
      <w:r w:rsidR="002B5513" w:rsidRPr="004513C2">
        <w:rPr>
          <w:rStyle w:val="CommentReference"/>
          <w:noProof/>
          <w:highlight w:val="lightGray"/>
        </w:rPr>
        <w:t>[3, 9]</w:t>
      </w:r>
      <w:r w:rsidR="003B6CB7" w:rsidRPr="004513C2">
        <w:rPr>
          <w:rStyle w:val="CommentReference"/>
          <w:highlight w:val="lightGray"/>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w:t>
      </w:r>
      <w:proofErr w:type="gramStart"/>
      <w:r w:rsidR="00DB5B51" w:rsidRPr="00DB5B51">
        <w:rPr>
          <w:rFonts w:ascii="Courier New" w:hAnsi="Courier New" w:cs="Courier New"/>
          <w:b/>
          <w:bCs/>
        </w:rPr>
        <w:t>s</w:t>
      </w:r>
      <w:r w:rsidR="00852B8B">
        <w:rPr>
          <w:rFonts w:ascii="Courier New" w:hAnsi="Courier New" w:cs="Courier New"/>
          <w:b/>
          <w:bCs/>
        </w:rPr>
        <w:t>e</w:t>
      </w:r>
      <w:r w:rsidR="00DB5B51" w:rsidRPr="00DB5B51">
        <w:rPr>
          <w:rFonts w:ascii="Courier New" w:hAnsi="Courier New" w:cs="Courier New"/>
          <w:b/>
          <w:bCs/>
        </w:rPr>
        <w:t>quences.fa</w:t>
      </w:r>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0228838" w:rsidR="00050091" w:rsidRDefault="00967723" w:rsidP="007F5AA4">
      <w:pPr>
        <w:spacing w:line="480" w:lineRule="auto"/>
      </w:pPr>
      <w:r>
        <w:lastRenderedPageBreak/>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pPr>
      <w:r>
        <w:lastRenderedPageBreak/>
        <w:t xml:space="preserve">An update statement set the tax_id and organism fields in the </w:t>
      </w:r>
      <w:r>
        <w:rPr>
          <w:b/>
          <w:bCs/>
        </w:rPr>
        <w:t>hmmer_statistics</w:t>
      </w:r>
      <w:r>
        <w:t xml:space="preserve"> table to the appropriate values:</w:t>
      </w:r>
    </w:p>
    <w:p w14:paraId="08DE6D3F" w14:textId="50C5236F" w:rsidR="00697642" w:rsidRPr="00CD620E" w:rsidRDefault="00697642" w:rsidP="007F5AA4">
      <w:pPr>
        <w:spacing w:line="480" w:lineRule="auto"/>
        <w:rPr>
          <w:rFonts w:ascii="Courier New" w:hAnsi="Courier New" w:cs="Courier New"/>
          <w:sz w:val="16"/>
          <w:szCs w:val="16"/>
        </w:rPr>
      </w:pPr>
      <w:r>
        <w:rPr>
          <w:rFonts w:ascii="Courier New" w:hAnsi="Courier New" w:cs="Courier New"/>
          <w:sz w:val="16"/>
          <w:szCs w:val="16"/>
        </w:rPr>
        <w:t>UPDATE hmmer_statistics set tax_id = 36329, organism = ‘Plasmodium falciparum 3D7’ where tax_id is null;</w:t>
      </w:r>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C96244">
      <w:pPr>
        <w:spacing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3AD5FBC" w:rsidR="00AA7C6A" w:rsidRDefault="007C1EC5" w:rsidP="00D33ADE">
      <w:pPr>
        <w:spacing w:line="480" w:lineRule="auto"/>
      </w:pPr>
      <w:r>
        <w:t>In the context of parasitic disease</w:t>
      </w:r>
      <w:r w:rsidR="0025791D">
        <w:t xml:space="preserve"> organisms</w:t>
      </w:r>
      <w:r>
        <w:t>, t</w:t>
      </w:r>
      <w:r w:rsidR="00D33ADE">
        <w:t>he “targetness”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r w:rsidR="004D6CC7">
        <w:t xml:space="preserve"> </w:t>
      </w:r>
      <w:r w:rsidR="00E23D58">
        <w:fldChar w:fldCharType="begin"/>
      </w:r>
      <w:r w:rsidR="00E23D58">
        <w:instrText xml:space="preserve"> ADDIN EN.CITE &lt;EndNote&gt;&lt;Cite&gt;&lt;Author&gt;Lv&lt;/Author&gt;&lt;Year&gt;2016&lt;/Year&gt;&lt;RecNum&gt;63&lt;/RecNum&gt;&lt;DisplayText&gt;[10]&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E23D58">
        <w:fldChar w:fldCharType="separate"/>
      </w:r>
      <w:r w:rsidR="00E23D58">
        <w:rPr>
          <w:noProof/>
        </w:rPr>
        <w:t>[10]</w:t>
      </w:r>
      <w:r w:rsidR="00E23D58">
        <w:fldChar w:fldCharType="end"/>
      </w:r>
      <w:r w:rsidR="00E23D58">
        <w:t xml:space="preserve">. </w:t>
      </w:r>
      <w:r w:rsidR="00AA7C6A">
        <w:t>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E23D58">
        <w:instrText xml:space="preserve"> ADDIN EN.CITE &lt;EndNote&gt;&lt;Cite ExcludeYear="1"&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E23D58">
        <w:rPr>
          <w:noProof/>
        </w:rPr>
        <w:t>[11]</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308B1D56" w:rsidR="00685215"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E23D58">
        <w:instrText xml:space="preserve"> ADDIN EN.CITE &lt;EndNote&gt;&lt;Cite&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E23D58">
        <w:rPr>
          <w:noProof/>
        </w:rPr>
        <w:t>[11]</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apicoplast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E23D58">
        <w:instrText xml:space="preserve"> ADDIN EN.CITE &lt;EndNote&gt;&lt;Cite&gt;&lt;Author&gt;Gupta&lt;/Author&gt;&lt;Year&gt;2014&lt;/Year&gt;&lt;RecNum&gt;21&lt;/RecNum&gt;&lt;DisplayText&gt;[12]&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E23D58">
        <w:rPr>
          <w:noProof/>
        </w:rPr>
        <w:t>[12]</w:t>
      </w:r>
      <w:r w:rsidR="00A92F4D">
        <w:fldChar w:fldCharType="end"/>
      </w:r>
      <w:r w:rsidR="00A92F4D">
        <w:t>.</w:t>
      </w:r>
    </w:p>
    <w:p w14:paraId="1EDBD12C" w14:textId="1228E0A9" w:rsidR="00252AA8" w:rsidRDefault="003A0E08" w:rsidP="00D33ADE">
      <w:pPr>
        <w:spacing w:line="480" w:lineRule="auto"/>
      </w:pPr>
      <w:r>
        <w:t>U</w:t>
      </w:r>
      <w:r w:rsidR="009D17F5">
        <w:t xml:space="preserve">ncertainty about whether existing drugs will effectively bind or interfere with the target proteins we identify </w:t>
      </w:r>
      <w:r w:rsidR="009E2D71">
        <w:t xml:space="preserve">is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 </w:instrText>
      </w:r>
      <w:r w:rsidR="00E23D58">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DATA </w:instrText>
      </w:r>
      <w:r w:rsidR="00E23D58">
        <w:fldChar w:fldCharType="end"/>
      </w:r>
      <w:r w:rsidR="00AF52DF" w:rsidRPr="00AF52DF">
        <w:fldChar w:fldCharType="separate"/>
      </w:r>
      <w:r w:rsidR="00E23D58">
        <w:rPr>
          <w:noProof/>
        </w:rPr>
        <w:t>[13, 14]</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our </w:t>
      </w:r>
      <w:r w:rsidR="00252AA8">
        <w:lastRenderedPageBreak/>
        <w:t>target database.  When we have computed these similarities, we need to cho</w:t>
      </w:r>
      <w:r w:rsidR="00CB5C2C">
        <w:t>o</w:t>
      </w:r>
      <w:r w:rsidR="00252AA8">
        <w:t>se threshold criteria for filtering the most promising candidates.</w:t>
      </w:r>
    </w:p>
    <w:p w14:paraId="317CD312" w14:textId="6CD6977C"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8135E0" w:rsidDel="008135E0">
        <w:t xml:space="preserve"> </w:t>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052102BE"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32AF8C3F"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r>
        <w:rPr>
          <w:i/>
          <w:iCs/>
        </w:rPr>
        <w:t xml:space="preserve">positives, </w:t>
      </w:r>
      <w:r>
        <w:t>showing greater detail.</w:t>
      </w:r>
    </w:p>
    <w:p w14:paraId="17525518" w14:textId="200270CE"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0EC6918B"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 </w:instrText>
      </w:r>
      <w:r w:rsidR="00E23D58">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DATA </w:instrText>
      </w:r>
      <w:r w:rsidR="00E23D58">
        <w:fldChar w:fldCharType="end"/>
      </w:r>
      <w:r w:rsidR="00BD1E67">
        <w:fldChar w:fldCharType="separate"/>
      </w:r>
      <w:r w:rsidR="00E23D58">
        <w:rPr>
          <w:noProof/>
        </w:rPr>
        <w:t>[17, 18]</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w:t>
      </w:r>
      <w:proofErr w:type="gramStart"/>
      <w:r w:rsidR="00304BA1">
        <w:t xml:space="preserve">over  </w:t>
      </w:r>
      <w:r w:rsidR="00304BA1">
        <w:rPr>
          <w:b/>
          <w:bCs/>
        </w:rPr>
        <w:t>BLASTP</w:t>
      </w:r>
      <w:proofErr w:type="gramEnd"/>
      <w:r w:rsidR="00304BA1">
        <w:t>.</w:t>
      </w:r>
    </w:p>
    <w:p w14:paraId="7107C384" w14:textId="30217DFF"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C309E4B"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E23D58">
        <w:instrText xml:space="preserve"> ADDIN EN.CITE &lt;EndNote&gt;&lt;Cite&gt;&lt;Year&gt;2020&lt;/Year&gt;&lt;RecNum&gt;22&lt;/RecNum&gt;&lt;DisplayText&gt;[19]&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E23D58">
        <w:rPr>
          <w:noProof/>
        </w:rPr>
        <w:t>[19]</w:t>
      </w:r>
      <w:r w:rsidR="000065F2">
        <w:fldChar w:fldCharType="end"/>
      </w:r>
      <w:r w:rsidR="000065F2" w:rsidRPr="004253A8">
        <w:rPr>
          <w:highlight w:val="lightGray"/>
        </w:rPr>
        <w:t>,</w:t>
      </w:r>
      <w:r w:rsidR="000065F2">
        <w:fldChar w:fldCharType="begin"/>
      </w:r>
      <w:r w:rsidR="00E23D58">
        <w:instrText xml:space="preserve"> ADDIN EN.CITE &lt;EndNote&gt;&lt;Cite&gt;&lt;Year&gt;2014&lt;/Year&gt;&lt;RecNum&gt;16&lt;/RecNum&gt;&lt;DisplayText&gt;[20, 21]&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E23D58">
        <w:rPr>
          <w:noProof/>
        </w:rPr>
        <w:t>[20, 21]</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xml:space="preserve">. </w:t>
      </w:r>
      <w:proofErr w:type="gramStart"/>
      <w:r w:rsidRPr="00A63FC3">
        <w:rPr>
          <w:i/>
          <w:iCs/>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28AAF99"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E23D58">
        <w:instrText xml:space="preserve"> ADDIN EN.CITE &lt;EndNote&gt;&lt;Cite&gt;&lt;Year&gt;2020&lt;/Year&gt;&lt;RecNum&gt;17&lt;/RecNum&gt;&lt;DisplayText&gt;[22, 23]&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E23D58">
        <w:rPr>
          <w:noProof/>
        </w:rPr>
        <w:t>[22, 23]</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E23D58">
        <w:instrText xml:space="preserve"> ADDIN EN.CITE &lt;EndNote&gt;&lt;Cite&gt;&lt;Year&gt;2020&lt;/Year&gt;&lt;RecNum&gt;17&lt;/RecNum&gt;&lt;DisplayText&gt;[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E23D58">
        <w:rPr>
          <w:noProof/>
        </w:rPr>
        <w:t>[22]</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CCE79AC"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rsidR="00E20BA4">
        <w:instrText xml:space="preserve"> \* MERGEFORMAT </w:instrText>
      </w:r>
      <w:r>
        <w:fldChar w:fldCharType="separate"/>
      </w:r>
      <w:r>
        <w:t xml:space="preserve">6.5. Download </w:t>
      </w:r>
      <w:r w:rsidR="002874B4" w:rsidRPr="00672403">
        <w:t>P</w:t>
      </w:r>
      <w:r w:rsidRPr="00672403">
        <w:t>. falciparum</w:t>
      </w:r>
      <w:r>
        <w:t xml:space="preserve">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rsidP="00BA36D0">
      <w:pPr>
        <w:spacing w:after="0" w:line="480" w:lineRule="auto"/>
      </w:pPr>
      <w:r>
        <w:t xml:space="preserve">Using R function “get_unique_drugs” (see </w:t>
      </w:r>
      <w:r w:rsidR="001D47B2">
        <w:fldChar w:fldCharType="begin"/>
      </w:r>
      <w:r w:rsidR="001D47B2">
        <w:instrText xml:space="preserve"> REF _Ref35708917 \h </w:instrText>
      </w:r>
      <w:r w:rsidR="001D47B2">
        <w:fldChar w:fldCharType="separate"/>
      </w:r>
      <w:r w:rsidR="001D47B2">
        <w:t>6.4.4. get_unique_</w:t>
      </w:r>
      <w:proofErr w:type="gramStart"/>
      <w:r w:rsidR="001D47B2">
        <w:t>drugs.R</w:t>
      </w:r>
      <w:proofErr w:type="gramEnd"/>
      <w:r w:rsidR="001D47B2">
        <w:fldChar w:fldCharType="end"/>
      </w:r>
      <w:r w:rsidR="001D47B2">
        <w:t>) calculated the number of drugs by pref_name from the molecule_dictionary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58D7BE62" w:rsidR="00E63A37" w:rsidRDefault="00E63A37" w:rsidP="001D448F">
      <w:r>
        <w:t xml:space="preserve">These appear to be highly similar molecules differing by only one oxygen atom </w:t>
      </w:r>
      <w:r w:rsidR="005E113F">
        <w:fldChar w:fldCharType="begin"/>
      </w:r>
      <w:r w:rsidR="00E23D58">
        <w:instrText xml:space="preserve"> ADDIN EN.CITE &lt;EndNote&gt;&lt;Cite ExcludeAuth="1"&gt;&lt;Year&gt;2020&lt;/Year&gt;&lt;RecNum&gt;36&lt;/RecNum&gt;&lt;DisplayText&gt;[24, 25]&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E23D58">
        <w:rPr>
          <w:noProof/>
        </w:rPr>
        <w:t>[24, 25]</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vg_scor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1801C6B0"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E23D58">
        <w:instrText xml:space="preserve"> ADDIN EN.CITE &lt;EndNote&gt;&lt;Cite&gt;&lt;Year&gt;2020&lt;/Year&gt;&lt;RecNum&gt;18&lt;/RecNum&gt;&lt;DisplayText&gt;[26]&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E23D58">
        <w:rPr>
          <w:noProof/>
        </w:rPr>
        <w:t>[26]</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w:t>
      </w:r>
      <w:r w:rsidR="00E20BA4" w:rsidRPr="00335E19">
        <w:t>i</w:t>
      </w:r>
      <w:r w:rsidR="00E20BA4" w:rsidRPr="00672403">
        <w:t>ntermittent</w:t>
      </w:r>
      <w:r>
        <w:t xml:space="preserve"> preventative use, validating our method </w:t>
      </w:r>
      <w:r>
        <w:fldChar w:fldCharType="begin"/>
      </w:r>
      <w:r w:rsidR="00E23D58">
        <w:instrText xml:space="preserve"> ADDIN EN.CITE &lt;EndNote&gt;&lt;Cite&gt;&lt;Year&gt;2020&lt;/Year&gt;&lt;RecNum&gt;39&lt;/RecNum&gt;&lt;DisplayText&gt;[27, 28]&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E23D58">
        <w:rPr>
          <w:noProof/>
        </w:rPr>
        <w:t>[27, 28]</w:t>
      </w:r>
      <w:r>
        <w:fldChar w:fldCharType="end"/>
      </w:r>
      <w:r>
        <w:t xml:space="preserve">. </w:t>
      </w:r>
    </w:p>
    <w:p w14:paraId="6595AC4C" w14:textId="50ABCBE1" w:rsidR="0083434E" w:rsidRDefault="0083434E" w:rsidP="001D448F">
      <w:r>
        <w:t xml:space="preserve">Clindamycin, identified in our screen, has had clinical trials in the 1970s and 1980s, with reviews in the 1990s </w:t>
      </w:r>
      <w:r>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E23D58">
        <w:rPr>
          <w:noProof/>
        </w:rPr>
        <w:t>[29]</w:t>
      </w:r>
      <w:r>
        <w:fldChar w:fldCharType="end"/>
      </w:r>
      <w:r>
        <w:t xml:space="preserve">. </w:t>
      </w:r>
      <w:r w:rsidR="0047481D">
        <w:t>Efficacy using Clindamycin alone with success</w:t>
      </w:r>
      <w:r w:rsidR="006822E8">
        <w:t xml:space="preserve"> varying from 89 to 100% has been shown in many trials in Africa, South America, and </w:t>
      </w:r>
      <w:r w:rsidR="006822E8" w:rsidRPr="00672403">
        <w:t>Southe</w:t>
      </w:r>
      <w:r w:rsidR="00335E19" w:rsidRPr="00672403">
        <w:t>a</w:t>
      </w:r>
      <w:r w:rsidR="006822E8" w:rsidRPr="00672403">
        <w:t>st</w:t>
      </w:r>
      <w:r w:rsidR="006822E8">
        <w:t xml:space="preserve"> Asia </w:t>
      </w:r>
      <w:r w:rsidR="006822E8">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E23D58">
        <w:rPr>
          <w:noProof/>
        </w:rPr>
        <w:t>[29]</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7F53019C" w:rsidR="00D32D8A" w:rsidRDefault="00D32D8A" w:rsidP="001D448F">
      <w:r>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E23D58">
        <w:instrText xml:space="preserve"> ADDIN EN.CITE &lt;EndNote&gt;&lt;Cite&gt;&lt;Author&gt;Nakornchai&lt;/Author&gt;&lt;Year&gt;2006&lt;/Year&gt;&lt;RecNum&gt;45&lt;/RecNum&gt;&lt;DisplayText&gt;[30]&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E23D58">
        <w:rPr>
          <w:noProof/>
        </w:rPr>
        <w:t>[30]</w:t>
      </w:r>
      <w:r>
        <w:fldChar w:fldCharType="end"/>
      </w:r>
      <w:r>
        <w:t>,</w:t>
      </w:r>
      <w:r>
        <w:fldChar w:fldCharType="begin"/>
      </w:r>
      <w:r w:rsidR="00E23D58">
        <w:instrText xml:space="preserve"> ADDIN EN.CITE &lt;EndNote&gt;&lt;Cite&gt;&lt;Author&gt;Menezes&lt;/Author&gt;&lt;Year&gt;1999&lt;/Year&gt;&lt;RecNum&gt;46&lt;/RecNum&gt;&lt;DisplayText&gt;[31]&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E23D58">
        <w:rPr>
          <w:noProof/>
        </w:rPr>
        <w:t>[31]</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lastRenderedPageBreak/>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51E54392" w:rsidR="00D202CA" w:rsidRDefault="00D202CA" w:rsidP="002C3143">
      <w:pPr>
        <w:spacing w:after="0" w:line="480" w:lineRule="auto"/>
      </w:pPr>
      <w:r>
        <w:t xml:space="preserve">Tetracyclines were identified in our screen, and have also been studied as antimalarials </w:t>
      </w:r>
      <w:r>
        <w:fldChar w:fldCharType="begin"/>
      </w:r>
      <w:r w:rsidR="00E23D58">
        <w:instrText xml:space="preserve"> ADDIN EN.CITE &lt;EndNote&gt;&lt;Cite&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E23D58">
        <w:rPr>
          <w:noProof/>
        </w:rPr>
        <w:t>[32]</w:t>
      </w:r>
      <w:r>
        <w:fldChar w:fldCharType="end"/>
      </w:r>
      <w:r>
        <w:t xml:space="preserve">. While adverse effects for Tetracyclines are well documented, Minocycline, which we also found in our results were approved as antimalarial in 1971 </w:t>
      </w:r>
      <w:r w:rsidR="002C3143">
        <w:fldChar w:fldCharType="begin"/>
      </w:r>
      <w:r w:rsidR="00E23D58">
        <w:instrText xml:space="preserve"> ADDIN EN.CITE &lt;EndNote&gt;&lt;Cite&gt;&lt;Author&gt;Willerson&lt;/Author&gt;&lt;Year&gt;1972&lt;/Year&gt;&lt;RecNum&gt;42&lt;/RecNum&gt;&lt;DisplayText&gt;[33]&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E23D58">
        <w:rPr>
          <w:noProof/>
        </w:rPr>
        <w:t>[33]</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7E3B6170" w:rsidR="00B30857" w:rsidRDefault="00EB74C9" w:rsidP="00F17E6E">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E23D58">
        <w:rPr>
          <w:noProof/>
        </w:rPr>
        <w:t>[34]</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F17E6E">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3C6BE771" w:rsidR="00F60F30" w:rsidRDefault="00F60F30" w:rsidP="00F60F30">
      <w:r w:rsidRPr="00F17E6E">
        <w:rPr>
          <w:i/>
        </w:rPr>
        <w:t xml:space="preserve">P. Vivax </w:t>
      </w:r>
      <w:r>
        <w:t>is responsible for 75% of the malaria burden in the Americas,  and 53% of the malaria burden in the South-East Asia region</w:t>
      </w:r>
      <w:r>
        <w:fldChar w:fldCharType="begin"/>
      </w:r>
      <w:r w:rsidR="00E23D58">
        <w:instrText xml:space="preserve"> ADDIN EN.CITE &lt;EndNote&gt;&lt;Cite&gt;&lt;Year&gt;2019&lt;/Year&gt;&lt;RecNum&gt;5&lt;/RecNum&gt;&lt;DisplayText&gt;[35]&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23D58">
        <w:rPr>
          <w:noProof/>
        </w:rPr>
        <w:t>[35]</w:t>
      </w:r>
      <w:r>
        <w:fldChar w:fldCharType="end"/>
      </w:r>
      <w:r>
        <w:t>.</w:t>
      </w:r>
      <w:r w:rsidR="00DF7C7A">
        <w:t xml:space="preserve"> </w:t>
      </w:r>
    </w:p>
    <w:p w14:paraId="216B3948" w14:textId="57B09AFD" w:rsidR="00A41ED2" w:rsidRPr="00F60F30" w:rsidRDefault="00A41ED2" w:rsidP="00F17E6E">
      <w:pPr>
        <w:spacing w:after="0" w:line="480" w:lineRule="auto"/>
      </w:pPr>
      <w:r>
        <w:t>Currently</w:t>
      </w:r>
      <w:r w:rsidRPr="00504C5C">
        <w:t xml:space="preserve">, </w:t>
      </w:r>
      <w:r w:rsidR="00335E19" w:rsidRPr="00504C5C">
        <w:t>intravenous</w:t>
      </w:r>
      <w:r w:rsidRPr="00504C5C">
        <w:t xml:space="preserve"> </w:t>
      </w:r>
      <w:r w:rsidR="00335E19" w:rsidRPr="00335E19">
        <w:t>artesunate treatment</w:t>
      </w:r>
      <w:r>
        <w:t xml:space="preserve"> has shown rapid clinical response in P. vivax malaria, but there are no randomized clinical trials so far, but </w:t>
      </w:r>
      <w:r w:rsidR="00335E19" w:rsidRPr="00335E19">
        <w:t>artesunate</w:t>
      </w:r>
      <w:r w:rsidRPr="004253A8">
        <w:rPr>
          <w:highlight w:val="lightGray"/>
        </w:rPr>
        <w:t>,</w:t>
      </w:r>
      <w:r>
        <w:t xml:space="preserve"> artemether, and quinine are now recommended for severe </w:t>
      </w:r>
      <w:r w:rsidRPr="00F17E6E">
        <w:rPr>
          <w:i/>
          <w:iCs/>
        </w:rPr>
        <w:t>P. vivax malaria</w:t>
      </w:r>
      <w:r>
        <w:t xml:space="preserve"> </w:t>
      </w:r>
      <w:r>
        <w:fldChar w:fldCharType="begin"/>
      </w:r>
      <w:r w:rsidR="00E23D58">
        <w:instrText xml:space="preserve"> ADDIN EN.CITE &lt;EndNote&gt;&lt;Cite&gt;&lt;Author&gt;Baird&lt;/Author&gt;&lt;Year&gt;2016&lt;/Year&gt;&lt;RecNum&gt;47&lt;/RecNum&gt;&lt;DisplayText&gt;[36]&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E23D58">
        <w:rPr>
          <w:noProof/>
        </w:rPr>
        <w:t>[36]</w:t>
      </w:r>
      <w:r>
        <w:fldChar w:fldCharType="end"/>
      </w:r>
      <w:r>
        <w:t>.</w:t>
      </w:r>
    </w:p>
    <w:p w14:paraId="165E81A5" w14:textId="1A6836D2"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E23D58">
        <w:rPr>
          <w:rFonts w:ascii="Lucida Console" w:hAnsi="Lucida Console" w:cs="Lucida Console"/>
          <w:b/>
          <w:bCs/>
          <w:sz w:val="18"/>
          <w:szCs w:val="18"/>
        </w:rPr>
        <w:instrText xml:space="preserve"> ADDIN EN.CITE &lt;EndNote&gt;&lt;Cite&gt;&lt;Year&gt;2020&lt;/Year&gt;&lt;RecNum&gt;23&lt;/RecNum&gt;&lt;DisplayText&gt;[37, 38]&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E23D58">
        <w:rPr>
          <w:rFonts w:ascii="Lucida Console" w:hAnsi="Lucida Console" w:cs="Lucida Console"/>
          <w:b/>
          <w:bCs/>
          <w:noProof/>
          <w:sz w:val="18"/>
          <w:szCs w:val="18"/>
        </w:rPr>
        <w:t>[37, 38]</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lastRenderedPageBreak/>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6.4.4. get_unique_</w:t>
      </w:r>
      <w:proofErr w:type="gramStart"/>
      <w:r>
        <w:t>drugs.R</w:t>
      </w:r>
      <w:proofErr w:type="gramEnd"/>
      <w:r>
        <w:rPr>
          <w:b/>
          <w:bCs/>
        </w:rPr>
        <w:fldChar w:fldCharType="end"/>
      </w:r>
      <w:r w:rsidR="004A0824">
        <w:rPr>
          <w:b/>
          <w:bCs/>
        </w:rPr>
        <w:t>)</w:t>
      </w:r>
      <w:r w:rsidR="004A0824">
        <w:t xml:space="preserve"> we can retrieve unique drugs and do calculations in R Studio.</w:t>
      </w:r>
    </w:p>
    <w:p w14:paraId="03857B7F" w14:textId="4FBFAA99"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falciparum_drugs=get_unique_</w:t>
      </w:r>
      <w:proofErr w:type="gramStart"/>
      <w:r w:rsidRPr="00622429">
        <w:rPr>
          <w:rFonts w:ascii="Courier New" w:hAnsi="Courier New" w:cs="Courier New"/>
          <w:sz w:val="16"/>
          <w:szCs w:val="16"/>
        </w:rPr>
        <w:t>drugs(</w:t>
      </w:r>
      <w:proofErr w:type="gramEnd"/>
      <w:r w:rsidRPr="00622429">
        <w:rPr>
          <w:rFonts w:ascii="Courier New" w:hAnsi="Courier New" w:cs="Courier New"/>
          <w:sz w:val="16"/>
          <w:szCs w:val="16"/>
        </w:rPr>
        <w:t>conn, 36329,221.2)</w:t>
      </w:r>
      <w:r w:rsidR="00556289">
        <w:rPr>
          <w:rFonts w:ascii="Courier New" w:hAnsi="Courier New" w:cs="Courier New"/>
          <w:sz w:val="16"/>
          <w:szCs w:val="16"/>
        </w:rPr>
        <w:t xml:space="preserve"> # query returns drug names for tax_id, threshold</w:t>
      </w:r>
    </w:p>
    <w:p w14:paraId="69EE7E49" w14:textId="7637B47E"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vivax_drugs=get_unique_drugs(conn,5855,210.5)</w:t>
      </w:r>
      <w:r w:rsidR="00556289">
        <w:rPr>
          <w:rFonts w:ascii="Courier New" w:hAnsi="Courier New" w:cs="Courier New"/>
          <w:sz w:val="16"/>
          <w:szCs w:val="16"/>
        </w:rPr>
        <w:t xml:space="preserve"> # query returns drug names for tax_id, threshold</w:t>
      </w:r>
    </w:p>
    <w:p w14:paraId="6FF3A26D" w14:textId="31404F08" w:rsidR="00556289" w:rsidRPr="00622429" w:rsidRDefault="004A0824" w:rsidP="001D448F">
      <w:pPr>
        <w:rPr>
          <w:rFonts w:ascii="Courier New" w:hAnsi="Courier New" w:cs="Courier New"/>
          <w:sz w:val="16"/>
          <w:szCs w:val="16"/>
        </w:rPr>
      </w:pPr>
      <w:r w:rsidRPr="00622429">
        <w:rPr>
          <w:rFonts w:ascii="Courier New" w:hAnsi="Courier New" w:cs="Courier New"/>
          <w:sz w:val="16"/>
          <w:szCs w:val="16"/>
        </w:rPr>
        <w:t>dim(vivax_</w:t>
      </w:r>
      <w:proofErr w:type="gramStart"/>
      <w:r w:rsidRPr="00622429">
        <w:rPr>
          <w:rFonts w:ascii="Courier New" w:hAnsi="Courier New" w:cs="Courier New"/>
          <w:sz w:val="16"/>
          <w:szCs w:val="16"/>
        </w:rPr>
        <w:t>drugs)</w:t>
      </w:r>
      <w:r w:rsidRPr="00622429">
        <w:rPr>
          <w:rFonts w:ascii="Courier New" w:hAnsi="Courier New" w:cs="Courier New"/>
          <w:sz w:val="16"/>
          <w:szCs w:val="16"/>
          <w:highlight w:val="lightGray"/>
        </w:rPr>
        <w:t>[</w:t>
      </w:r>
      <w:proofErr w:type="gramEnd"/>
      <w:r w:rsidRPr="00622429">
        <w:rPr>
          <w:rFonts w:ascii="Courier New" w:hAnsi="Courier New" w:cs="Courier New"/>
          <w:sz w:val="16"/>
          <w:szCs w:val="16"/>
          <w:highlight w:val="lightGray"/>
        </w:rPr>
        <w:t>1]</w:t>
      </w:r>
      <w:r w:rsidR="00556289">
        <w:rPr>
          <w:rFonts w:ascii="Courier New" w:hAnsi="Courier New" w:cs="Courier New"/>
          <w:sz w:val="16"/>
          <w:szCs w:val="16"/>
        </w:rPr>
        <w:t xml:space="preserve"> # returns number of rows</w:t>
      </w:r>
    </w:p>
    <w:p w14:paraId="7C847283" w14:textId="6AC3ADE9" w:rsidR="00A13393" w:rsidRDefault="00A3506A" w:rsidP="001D448F">
      <w:r>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setdiff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F17E6E">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1D448F">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1D448F">
      <w:r w:rsidRPr="00590A61">
        <w:t>CLOXACILLIN SODIUM, METHICILLIN SODIUM, PERMETHRIN, SONIDEGIB PHOSPHATE, VISMODEGIB</w:t>
      </w:r>
      <w:r>
        <w:t>.</w:t>
      </w:r>
    </w:p>
    <w:p w14:paraId="7F9A5CBE" w14:textId="35206CC6" w:rsidR="00CA5DFF" w:rsidRDefault="004A0824" w:rsidP="001D448F">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45F21767" w:rsidR="003473F2" w:rsidRPr="00622429" w:rsidRDefault="003473F2">
      <w:pPr>
        <w:spacing w:line="480" w:lineRule="auto"/>
      </w:pPr>
      <w:r>
        <w:t xml:space="preserve">Cryptosporidiosis is an intestinal </w:t>
      </w:r>
      <w:r w:rsidR="00335E19">
        <w:t>disease-causing</w:t>
      </w:r>
      <w:r>
        <w:t xml:space="preserve"> diar</w:t>
      </w:r>
      <w:r w:rsidR="00DF7C7A">
        <w:t>r</w:t>
      </w:r>
      <w:r>
        <w:t>hea</w:t>
      </w:r>
      <w:r w:rsidR="00622429">
        <w:t xml:space="preserve"> caused by </w:t>
      </w:r>
      <w:r w:rsidR="00B57ED7">
        <w:t>the</w:t>
      </w:r>
      <w:r w:rsidR="00622429">
        <w:t xml:space="preserve"> apicoplexan parasite</w:t>
      </w:r>
      <w:r w:rsidR="00B57ED7">
        <w:t xml:space="preserve"> </w:t>
      </w:r>
      <w:r w:rsidR="00B57ED7">
        <w:rPr>
          <w:i/>
          <w:iCs/>
        </w:rPr>
        <w:t xml:space="preserve">Cryptosporidium parvum </w:t>
      </w:r>
      <w:r w:rsidR="00B57ED7">
        <w:t xml:space="preserve">and </w:t>
      </w:r>
      <w:r w:rsidR="00B57ED7">
        <w:rPr>
          <w:i/>
          <w:iCs/>
        </w:rPr>
        <w:t>Cryptosporidium hominis</w:t>
      </w:r>
      <w:r>
        <w:t xml:space="preserve">. </w:t>
      </w:r>
      <w:r w:rsidR="00B57ED7">
        <w:t xml:space="preserve"> Only </w:t>
      </w:r>
      <w:r w:rsidR="00B57ED7">
        <w:rPr>
          <w:i/>
          <w:iCs/>
        </w:rPr>
        <w:t xml:space="preserve">C. </w:t>
      </w:r>
      <w:r w:rsidR="00B57ED7" w:rsidRPr="00B57ED7">
        <w:t>parvum</w:t>
      </w:r>
      <w:r w:rsidR="00B57ED7">
        <w:t xml:space="preserve"> is considered here. </w:t>
      </w:r>
      <w:r w:rsidRPr="00B57ED7">
        <w:t>While</w:t>
      </w:r>
      <w:r>
        <w:t xml:space="preserve"> it is not include in WHO’s analysis of neglected tropical diseases, it causes at least 8.7 million disability life years (DALYs), which may be un underestimate</w:t>
      </w:r>
      <w:r w:rsidR="00DF7C7A">
        <w:t xml:space="preserve"> </w:t>
      </w:r>
      <w:r>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23D58">
        <w:rPr>
          <w:noProof/>
        </w:rPr>
        <w:t>[34]</w:t>
      </w:r>
      <w:r>
        <w:fldChar w:fldCharType="end"/>
      </w:r>
      <w:r>
        <w:t>.</w:t>
      </w:r>
      <w:r w:rsidR="00DF7C7A">
        <w:t xml:space="preserve"> </w:t>
      </w:r>
      <w:r w:rsidR="00622429">
        <w:t xml:space="preserve">  </w:t>
      </w:r>
      <w:r w:rsidR="00622429">
        <w:rPr>
          <w:i/>
          <w:iCs/>
        </w:rPr>
        <w:t>C. parvum</w:t>
      </w:r>
      <w:r w:rsidR="00622429">
        <w:t xml:space="preserve"> has several genotypes that prefer different hosts.  The genotype that is most commonly found in in immunocompromised humans is the one that prefers cattle, although genotypes that infect other mammals are occasionally found</w:t>
      </w:r>
      <w:r w:rsidR="00B57ED7">
        <w:t xml:space="preserve"> </w:t>
      </w:r>
      <w:r w:rsidR="00B57ED7">
        <w:fldChar w:fldCharType="begin"/>
      </w:r>
      <w:r w:rsidR="00B57ED7">
        <w:instrText xml:space="preserve"> ADDIN EN.CITE &lt;EndNote&gt;&lt;Cite&gt;&lt;Author&gt;Medma&lt;/Author&gt;&lt;Year&gt;2020&lt;/Year&gt;&lt;RecNum&gt;69&lt;/RecNum&gt;&lt;DisplayText&gt;[39]&lt;/DisplayText&gt;&lt;record&gt;&lt;rec-number&gt;69&lt;/rec-number&gt;&lt;foreign-keys&gt;&lt;key app="EN" db-id="s55a2z5drd9zfle9a0uxsse802tr5s9rdxsp" timestamp="1585262696"&gt;69&lt;/key&gt;&lt;/foreign-keys&gt;&lt;ref-type name="Web Page"&gt;12&lt;/ref-type&gt;&lt;contributors&gt;&lt;authors&gt;&lt;author&gt;Medma, Gertjan et al&lt;/author&gt;&lt;/authors&gt;&lt;/contributors&gt;&lt;titles&gt;&lt;title&gt;WHO Guidelines for Drinking Water Quality&lt;/title&gt;&lt;secondary-title&gt;Cryptosporidium as reference pathogen&lt;/secondary-title&gt;&lt;/titles&gt;&lt;keywords&gt;&lt;keyword&gt;:-&lt;/keyword&gt;&lt;/keywords&gt;&lt;dates&gt;&lt;year&gt;2020&lt;/year&gt;&lt;/dates&gt;&lt;publisher&gt;WHO&lt;/publisher&gt;&lt;urls&gt;&lt;related-urls&gt;&lt;url&gt;https://www.who.int/water_sanitation_health/gdwqrevision/cryptodraft2.pdf&lt;/url&gt;&lt;/related-urls&gt;&lt;/urls&gt;&lt;/record&gt;&lt;/Cite&gt;&lt;/EndNote&gt;</w:instrText>
      </w:r>
      <w:r w:rsidR="00B57ED7">
        <w:fldChar w:fldCharType="separate"/>
      </w:r>
      <w:r w:rsidR="00B57ED7">
        <w:rPr>
          <w:noProof/>
        </w:rPr>
        <w:t>[39]</w:t>
      </w:r>
      <w:r w:rsidR="00B57ED7">
        <w:fldChar w:fldCharType="end"/>
      </w:r>
      <w:r w:rsidR="00622429">
        <w:t>.</w:t>
      </w:r>
    </w:p>
    <w:p w14:paraId="3DA05AA9" w14:textId="725D415C" w:rsidR="00A41ED2" w:rsidRDefault="00A41ED2" w:rsidP="00F17E6E">
      <w:pPr>
        <w:spacing w:line="480" w:lineRule="auto"/>
      </w:pPr>
      <w:r>
        <w:t xml:space="preserve">Current treatments include attacking the parasite with drugs such as Azithromycin, along with anti-motility agents, fluid replacement, and anti-retrovirals for </w:t>
      </w:r>
      <w:r w:rsidRPr="00C24470">
        <w:t xml:space="preserve">those </w:t>
      </w:r>
      <w:r w:rsidR="00C24470" w:rsidRPr="00C24470">
        <w:t>suffering</w:t>
      </w:r>
      <w:r>
        <w:t xml:space="preserve"> from HIV/AIDS</w:t>
      </w:r>
      <w:r w:rsidR="00CB02F3">
        <w:t xml:space="preserve"> </w:t>
      </w:r>
      <w:r w:rsidR="00647048">
        <w:fldChar w:fldCharType="begin"/>
      </w:r>
      <w:r w:rsidR="00B57ED7">
        <w:instrText xml:space="preserve"> ADDIN EN.CITE &lt;EndNote&gt;&lt;Cite&gt;&lt;Year&gt;2020&lt;/Year&gt;&lt;RecNum&gt;48&lt;/RecNum&gt;&lt;DisplayText&gt;[40]&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B57ED7">
        <w:rPr>
          <w:noProof/>
        </w:rPr>
        <w:t>[40]</w:t>
      </w:r>
      <w:r w:rsidR="00647048">
        <w:fldChar w:fldCharType="end"/>
      </w:r>
      <w:r>
        <w:t>.</w:t>
      </w:r>
    </w:p>
    <w:p w14:paraId="77683B76" w14:textId="25EFDB67"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26&lt;/RecNum&gt;&lt;DisplayText&gt;[41, 4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1, 4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4EB383DA" w:rsidR="00A47C47" w:rsidRDefault="00637CC4" w:rsidP="001D448F">
      <w:pPr>
        <w:rPr>
          <w:rFonts w:ascii="Lucida Console" w:hAnsi="Lucida Console" w:cs="Lucida Console"/>
          <w:sz w:val="18"/>
          <w:szCs w:val="18"/>
        </w:rPr>
      </w:pPr>
      <w:r>
        <w:lastRenderedPageBreak/>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57D6289F" w14:textId="5C2ABFD4" w:rsidR="00497AF5" w:rsidRPr="00A47C47" w:rsidRDefault="00497AF5" w:rsidP="001D448F">
      <w:pPr>
        <w:rPr>
          <w:rFonts w:ascii="Lucida Console" w:hAnsi="Lucida Console" w:cs="Lucida Console"/>
          <w:sz w:val="18"/>
          <w:szCs w:val="18"/>
        </w:rPr>
      </w:pPr>
      <w:r>
        <w:rPr>
          <w:rFonts w:ascii="Lucida Console" w:hAnsi="Lucida Console" w:cs="Lucida Console"/>
          <w:sz w:val="18"/>
          <w:szCs w:val="18"/>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1EA22642" w:rsidR="009D0CE3" w:rsidRDefault="009D0CE3">
      <w:pPr>
        <w:spacing w:line="480" w:lineRule="auto"/>
      </w:pPr>
      <w:r w:rsidRPr="00F17E6E">
        <w:rPr>
          <w:i/>
        </w:rPr>
        <w:t>Trypanosoma cruzi</w:t>
      </w:r>
      <w:r>
        <w:t xml:space="preserve"> causes Chagas disease (also known as American </w:t>
      </w:r>
      <w:r w:rsidR="00C24470">
        <w:t>Trypanosomiasis</w:t>
      </w:r>
      <w:r>
        <w:t>)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B57ED7">
        <w:instrText xml:space="preserve"> ADDIN EN.CITE &lt;EndNote&gt;&lt;Cite&gt;&lt;Author&gt;Prevention&lt;/Author&gt;&lt;Year&gt;2019&lt;/Year&gt;&lt;RecNum&gt;30&lt;/RecNum&gt;&lt;DisplayText&gt;[43]&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B57ED7">
        <w:rPr>
          <w:noProof/>
        </w:rPr>
        <w:t>[43]</w:t>
      </w:r>
      <w:r>
        <w:fldChar w:fldCharType="end"/>
      </w:r>
      <w:r>
        <w:t>.</w:t>
      </w:r>
      <w:r w:rsidR="007257B0">
        <w:t xml:space="preserve"> </w:t>
      </w:r>
    </w:p>
    <w:p w14:paraId="2A971F11" w14:textId="52C842AA" w:rsidR="00647048" w:rsidRDefault="00647048" w:rsidP="00F17E6E">
      <w:pPr>
        <w:spacing w:line="480" w:lineRule="auto"/>
      </w:pPr>
      <w:r>
        <w:t xml:space="preserve">Current treatment employs </w:t>
      </w:r>
      <w:r w:rsidR="00C24470">
        <w:t>benznidazole</w:t>
      </w:r>
      <w:r>
        <w:t xml:space="preserve"> or nifurtimox.  Although both are very effective, effectiveness declines the longer the infection, and adverse reactions to the drugs increase with patient age </w:t>
      </w:r>
      <w:r w:rsidR="000C0234">
        <w:fldChar w:fldCharType="begin"/>
      </w:r>
      <w:r w:rsidR="00B57ED7">
        <w:instrText xml:space="preserve"> ADDIN EN.CITE &lt;EndNote&gt;&lt;Cite&gt;&lt;Year&gt;2020&lt;/Year&gt;&lt;RecNum&gt;49&lt;/RecNum&gt;&lt;DisplayText&gt;[44]&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B57ED7">
        <w:rPr>
          <w:noProof/>
        </w:rPr>
        <w:t>[44]</w:t>
      </w:r>
      <w:r w:rsidR="000C0234">
        <w:fldChar w:fldCharType="end"/>
      </w:r>
      <w:r>
        <w:t>.</w:t>
      </w:r>
    </w:p>
    <w:p w14:paraId="3A17935F" w14:textId="272C4BCD"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0&lt;/RecNum&gt;&lt;DisplayText&gt;[45, 46]&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5, 46]</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1C3A8B7D" w:rsidR="003167BC" w:rsidRPr="003167BC" w:rsidRDefault="00BC2869" w:rsidP="003167BC">
      <w:pPr>
        <w:pStyle w:val="Heading3"/>
      </w:pPr>
      <w:r>
        <w:fldChar w:fldCharType="begin"/>
      </w:r>
      <w:r>
        <w:instrText xml:space="preserve"> autonumlgl </w:instrText>
      </w:r>
      <w:r>
        <w:fldChar w:fldCharType="end"/>
      </w:r>
      <w:r>
        <w:t xml:space="preserve"> </w:t>
      </w:r>
      <w:r w:rsidR="008D5627" w:rsidRPr="00D80C0B">
        <w:t>Trypanosoma</w:t>
      </w:r>
      <w:r w:rsidR="008D5627" w:rsidRPr="00183CBD">
        <w:t xml:space="preserve"> </w:t>
      </w:r>
      <w:r w:rsidRPr="00183CBD">
        <w:t>brucei gambiense DAL972</w:t>
      </w:r>
    </w:p>
    <w:p w14:paraId="62DA4B34" w14:textId="2088BF1F" w:rsidR="003167BC" w:rsidRDefault="003167BC" w:rsidP="00B637DD">
      <w:r>
        <w:t xml:space="preserve">Taxonomy ID:  </w:t>
      </w:r>
      <w:r w:rsidRPr="003167BC">
        <w:t>679716</w:t>
      </w:r>
      <w:r>
        <w:fldChar w:fldCharType="begin"/>
      </w:r>
      <w:r w:rsidR="00B57ED7">
        <w:instrText xml:space="preserve"> ADDIN EN.CITE &lt;EndNote&gt;&lt;Cite&gt;&lt;Author&gt;taxonomy&lt;/Author&gt;&lt;Year&gt;2020&lt;/Year&gt;&lt;RecNum&gt;35&lt;/RecNum&gt;&lt;DisplayText&gt;[47]&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B57ED7">
        <w:rPr>
          <w:noProof/>
        </w:rPr>
        <w:t>[47]</w:t>
      </w:r>
      <w:r>
        <w:fldChar w:fldCharType="end"/>
      </w:r>
      <w:r>
        <w:t>.</w:t>
      </w:r>
    </w:p>
    <w:p w14:paraId="227CEFFA" w14:textId="2E43F02D" w:rsidR="00B637DD" w:rsidRDefault="008D5627">
      <w:pPr>
        <w:spacing w:line="480" w:lineRule="auto"/>
      </w:pPr>
      <w:r w:rsidRPr="00D80C0B">
        <w:rPr>
          <w:i/>
          <w:iCs/>
        </w:rPr>
        <w:t>Trypanosoma</w:t>
      </w:r>
      <w:r w:rsidRPr="0058257B">
        <w:rPr>
          <w:i/>
          <w:iCs/>
        </w:rPr>
        <w:t xml:space="preserve"> </w:t>
      </w:r>
      <w:r w:rsidR="00B637DD" w:rsidRPr="0058257B">
        <w:rPr>
          <w:i/>
          <w:iCs/>
        </w:rPr>
        <w:t>brucei gambiense</w:t>
      </w:r>
      <w:r w:rsidR="00B637DD">
        <w:t xml:space="preserve"> causes West African </w:t>
      </w:r>
      <w:r w:rsidR="00B637DD" w:rsidRPr="00D80C0B">
        <w:t>Tryponosomiasis</w:t>
      </w:r>
      <w:r w:rsidR="00B637DD">
        <w:t xml:space="preserve"> (also known as Sleeping Sickness.)  This blood borne parasite is transmitted by the bite of the Tsetse fly</w:t>
      </w:r>
      <w:r w:rsidR="006A6062">
        <w:t xml:space="preserve"> </w:t>
      </w:r>
      <w:r w:rsidR="00B637DD">
        <w:fldChar w:fldCharType="begin"/>
      </w:r>
      <w:r w:rsidR="00B57ED7">
        <w:instrText xml:space="preserve"> ADDIN EN.CITE &lt;EndNote&gt;&lt;Cite&gt;&lt;Year&gt;2019&lt;/Year&gt;&lt;RecNum&gt;31&lt;/RecNum&gt;&lt;DisplayText&gt;[48]&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rsidR="00B637DD">
        <w:fldChar w:fldCharType="separate"/>
      </w:r>
      <w:r w:rsidR="00B57ED7">
        <w:rPr>
          <w:noProof/>
        </w:rPr>
        <w:t>[48]</w:t>
      </w:r>
      <w:r w:rsidR="00B637DD">
        <w:fldChar w:fldCharType="end"/>
      </w:r>
      <w:r w:rsidR="00B637DD">
        <w:t>.</w:t>
      </w:r>
      <w:r w:rsidR="006A6062">
        <w:t xml:space="preserve">  </w:t>
      </w:r>
    </w:p>
    <w:p w14:paraId="10817628" w14:textId="5EC063C1" w:rsidR="00180093" w:rsidRPr="00B637DD" w:rsidRDefault="00180093" w:rsidP="006B3BDF">
      <w:pPr>
        <w:spacing w:line="480" w:lineRule="auto"/>
      </w:pPr>
      <w:r>
        <w:t xml:space="preserve">Current treatment relies on Pentamidine (the first treatment recommendation), suramin, melarsoprol, eflornithine, and nifortimax </w:t>
      </w:r>
      <w:r w:rsidR="00CE3FEA">
        <w:fldChar w:fldCharType="begin"/>
      </w:r>
      <w:r w:rsidR="00B57ED7">
        <w:instrText xml:space="preserve"> ADDIN EN.CITE &lt;EndNote&gt;&lt;Cite&gt;&lt;Year&gt;2019&lt;/Year&gt;&lt;RecNum&gt;52&lt;/RecNum&gt;&lt;DisplayText&gt;[49]&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B57ED7">
        <w:rPr>
          <w:noProof/>
        </w:rPr>
        <w:t>[49]</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jackhmmer.pl Tbg972/</w:t>
      </w:r>
    </w:p>
    <w:p w14:paraId="5B21A1F4" w14:textId="77777777" w:rsidR="00BC2869"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udo] password for osboxes:</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BC2869">
      <w:pPr>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r w:rsidR="00BC2869">
        <w:rPr>
          <w:b/>
          <w:bCs/>
        </w:rPr>
        <w:t xml:space="preserve">get_kmeans_threshold(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236 approved drugs were found for Trypanosoma brucei gambiens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6202A3DB" w:rsidR="00114519" w:rsidRDefault="00114519" w:rsidP="00BC2869">
      <w:r>
        <w:t>Taxonomy ID:  981087</w:t>
      </w:r>
      <w:r>
        <w:fldChar w:fldCharType="begin"/>
      </w:r>
      <w:r w:rsidR="00B57ED7">
        <w:instrText xml:space="preserve"> ADDIN EN.CITE &lt;EndNote&gt;&lt;Cite&gt;&lt;Author&gt;taxonomy&lt;/Author&gt;&lt;Year&gt;2020&lt;/Year&gt;&lt;RecNum&gt;34&lt;/RecNum&gt;&lt;DisplayText&gt;[50]&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B57ED7">
        <w:rPr>
          <w:noProof/>
        </w:rPr>
        <w:t>[50]</w:t>
      </w:r>
      <w:r>
        <w:fldChar w:fldCharType="end"/>
      </w:r>
    </w:p>
    <w:p w14:paraId="031C5E31" w14:textId="3AB8FF6B"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B57ED7">
        <w:instrText xml:space="preserve"> ADDIN EN.CITE &lt;EndNote&gt;&lt;Cite&gt;&lt;Author&gt;Magill&lt;/Author&gt;&lt;Year&gt;2013&lt;/Year&gt;&lt;RecNum&gt;33&lt;/RecNum&gt;&lt;DisplayText&gt;[51]&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B57ED7">
        <w:rPr>
          <w:noProof/>
        </w:rPr>
        <w:t>[51]</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The visceral form has a 95% fatality rate if left untreated</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xml:space="preserve">.  </w:t>
      </w:r>
      <w:r w:rsidR="004E6BDC">
        <w:t>It is one of the five diseases that has top priority from the World Health Organization (WHO)</w:t>
      </w:r>
      <w:r w:rsidR="004E6BDC">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23D58">
        <w:rPr>
          <w:noProof/>
        </w:rPr>
        <w:t>[34]</w:t>
      </w:r>
      <w:r w:rsidR="004E6BDC">
        <w:fldChar w:fldCharType="end"/>
      </w:r>
      <w:r w:rsidR="004E6BDC">
        <w:t>.</w:t>
      </w:r>
    </w:p>
    <w:p w14:paraId="7365D481" w14:textId="7DB49BA0"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3&lt;/RecNum&gt;&lt;DisplayText&gt;[46]&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6]</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r w:rsidRPr="00236B4C">
        <w:rPr>
          <w:rFonts w:ascii="Lucida Console" w:eastAsia="Times New Roman" w:hAnsi="Lucida Console" w:cs="Courier New"/>
          <w:b/>
          <w:bCs/>
          <w:sz w:val="20"/>
          <w:szCs w:val="20"/>
        </w:rPr>
        <w:t>get_kmeans_threshold(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6C0CC536" w:rsidR="00EC2622" w:rsidRDefault="00EC2622">
      <w:pPr>
        <w:rPr>
          <w:b/>
          <w:bCs/>
        </w:rPr>
      </w:pPr>
      <w:r>
        <w:t xml:space="preserve">Spreadsheets of results are included in the supplements: </w:t>
      </w:r>
      <w:r w:rsidRPr="00236B4C">
        <w:rPr>
          <w:b/>
          <w:bCs/>
        </w:rPr>
        <w:t>Leishmania_hmmer_drugs.xlsx, Leishmania_hmmer_drugs_annotated.xlsx.</w:t>
      </w:r>
    </w:p>
    <w:p w14:paraId="40F68FA5" w14:textId="31F956C8" w:rsidR="002E7DF8" w:rsidRDefault="002E7DF8" w:rsidP="002E7DF8">
      <w:pPr>
        <w:pStyle w:val="Heading3"/>
      </w:pPr>
      <w:r>
        <w:fldChar w:fldCharType="begin"/>
      </w:r>
      <w:r>
        <w:instrText xml:space="preserve"> autonumlgl </w:instrText>
      </w:r>
      <w:r>
        <w:fldChar w:fldCharType="end"/>
      </w:r>
      <w:r>
        <w:t xml:space="preserve"> SARS-CoV-2</w:t>
      </w:r>
    </w:p>
    <w:p w14:paraId="45831511" w14:textId="6F66F887" w:rsidR="002E7DF8" w:rsidRDefault="002E7DF8" w:rsidP="002E7DF8">
      <w:r>
        <w:t>Taxonomy ID:</w:t>
      </w:r>
      <w:r>
        <w:t xml:space="preserve"> </w:t>
      </w:r>
      <w:r w:rsidRPr="009D3CDE">
        <w:t>2697049</w:t>
      </w:r>
      <w:r>
        <w:t xml:space="preserve"> </w:t>
      </w:r>
      <w:r>
        <w:fldChar w:fldCharType="begin"/>
      </w:r>
      <w:r w:rsidR="00B57ED7">
        <w:instrText xml:space="preserve"> ADDIN EN.CITE &lt;EndNote&gt;&lt;Cite&gt;&lt;Author&gt;taxonomy&lt;/Author&gt;&lt;Year&gt;2020&lt;/Year&gt;&lt;RecNum&gt;54&lt;/RecNum&gt;&lt;DisplayText&gt;[53]&lt;/DisplayText&gt;&lt;record&gt;&lt;rec-number&gt;54&lt;/rec-number&gt;&lt;foreign-keys&gt;&lt;key app="EN" db-id="s55a2z5drd9zfle9a0uxsse802tr5s9rdxsp" timestamp="1585072580"&gt;54&lt;/key&gt;&lt;/foreign-keys&gt;&lt;ref-type name="Journal Article"&gt;17&lt;/ref-type&gt;&lt;contributors&gt;&lt;authors&gt;&lt;author&gt;taxonomy&lt;/author&gt;&lt;/authors&gt;&lt;/contributors&gt;&lt;titles&gt;&lt;title&gt;Taxonomy browser (Severe acute respiratory syndrome coronavirus 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search-notes&gt;Taxonomy ID: 2697049&amp;#xD;genbank acronym: SARS-CoV-2&amp;#xD;equivalent name: 2019-nCoV, COVID-19&amp;#xD;Wuhan seafood market pneumonia virus&lt;/research-notes&gt;&lt;/record&gt;&lt;/Cite&gt;&lt;/EndNote&gt;</w:instrText>
      </w:r>
      <w:r>
        <w:fldChar w:fldCharType="separate"/>
      </w:r>
      <w:r w:rsidR="00B57ED7">
        <w:rPr>
          <w:noProof/>
        </w:rPr>
        <w:t>[53]</w:t>
      </w:r>
      <w:r>
        <w:fldChar w:fldCharType="end"/>
      </w:r>
      <w:r>
        <w:t>.</w:t>
      </w:r>
    </w:p>
    <w:p w14:paraId="65EA59E3" w14:textId="0740289F" w:rsidR="00361499" w:rsidRDefault="00361499" w:rsidP="002E7DF8">
      <w:r>
        <w:t>This Carona virus, also known as COVID-19, Wuhan Seafood Market Virus is a virus that causes flu like symptoms including respiratory distress, in many cases requiring respirators to maintain oxegenation in patients.  It is highly contagious, and is currently causing pandemic infection, with a fatality rate estimated between 2% and 3%</w:t>
      </w:r>
      <w:r w:rsidR="00CE72BE">
        <w:t xml:space="preserve"> </w:t>
      </w:r>
      <w:r w:rsidR="00CE72BE">
        <w:fldChar w:fldCharType="begin"/>
      </w:r>
      <w:r w:rsidR="00B57ED7">
        <w:instrText xml:space="preserve"> ADDIN EN.CITE &lt;EndNote&gt;&lt;Cite&gt;&lt;Year&gt;2020&lt;/Year&gt;&lt;RecNum&gt;67&lt;/RecNum&gt;&lt;DisplayText&gt;[54]&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rsidR="00CE72BE">
        <w:fldChar w:fldCharType="separate"/>
      </w:r>
      <w:r w:rsidR="00B57ED7">
        <w:rPr>
          <w:noProof/>
        </w:rPr>
        <w:t>[54]</w:t>
      </w:r>
      <w:r w:rsidR="00CE72BE">
        <w:fldChar w:fldCharType="end"/>
      </w:r>
      <w:r>
        <w:t xml:space="preserve">.  Persons over 60 have </w:t>
      </w:r>
      <w:r w:rsidR="00CE72BE">
        <w:t xml:space="preserve">may have much higher fatality rates  </w:t>
      </w:r>
      <w:r w:rsidR="00CE72BE">
        <w:fldChar w:fldCharType="begin"/>
      </w:r>
      <w:r w:rsidR="00B57ED7">
        <w:instrText xml:space="preserve"> ADDIN EN.CITE &lt;EndNote&gt;&lt;Cite&gt;&lt;Year&gt;2020&lt;/Year&gt;&lt;RecNum&gt;68&lt;/RecNum&gt;&lt;DisplayText&gt;[55]&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rsidR="00CE72BE">
        <w:fldChar w:fldCharType="separate"/>
      </w:r>
      <w:r w:rsidR="00B57ED7">
        <w:rPr>
          <w:noProof/>
        </w:rPr>
        <w:t>[55]</w:t>
      </w:r>
      <w:r w:rsidR="00CE72BE">
        <w:fldChar w:fldCharType="end"/>
      </w:r>
      <w:r>
        <w:t>.</w:t>
      </w:r>
    </w:p>
    <w:p w14:paraId="7982162C" w14:textId="5834BF66" w:rsidR="00FA56B0" w:rsidRDefault="00FA56B0" w:rsidP="002E7DF8">
      <w:r>
        <w:t xml:space="preserve">The disease is spread by droplets, either by close contact, by touching surfaces that have </w:t>
      </w:r>
      <w:r w:rsidR="00A46158">
        <w:t xml:space="preserve">come in contact with an infected person, or by aerosolized droplets </w:t>
      </w:r>
      <w:r w:rsidR="00CE72BE">
        <w:fldChar w:fldCharType="begin"/>
      </w:r>
      <w:r w:rsidR="00B57ED7">
        <w:instrText xml:space="preserve"> ADDIN EN.CITE &lt;EndNote&gt;&lt;Cite&gt;&lt;Year&gt;2020&lt;/Year&gt;&lt;RecNum&gt;65&lt;/RecNum&gt;&lt;DisplayText&gt;[56, 57]&lt;/DisplayText&gt;&lt;record&gt;&lt;rec-number&gt;65&lt;/rec-number&gt;&lt;foreign-keys&gt;&lt;key app="EN" db-id="s55a2z5drd9zfle9a0uxsse802tr5s9rdxsp" timestamp="1585249414"&gt;65&lt;/key&gt;&lt;/foreign-keys&gt;&lt;ref-type name="Journal Article"&gt;17&lt;/ref-type&gt;&lt;contributors&gt;&lt;/contributors&gt;&lt;titles&gt;&lt;title&gt;Coronavirus&lt;/title&gt;&lt;/titles&gt;&lt;dates&gt;&lt;year&gt;2020&lt;/year&gt;&lt;/dates&gt;&lt;urls&gt;&lt;related-urls&gt;&lt;url&gt;https://www.who.int/health-topics/coronavirus#tab=tab_1&lt;/url&gt;&lt;/related-urls&gt;&lt;/urls&gt;&lt;/record&gt;&lt;/Cite&gt;&lt;Cite&gt;&lt;Author&gt;@CDCgov&lt;/Author&gt;&lt;Year&gt;2020&lt;/Year&gt;&lt;RecNum&gt;64&lt;/RecNum&gt;&lt;record&gt;&lt;rec-number&gt;64&lt;/rec-number&gt;&lt;foreign-keys&gt;&lt;key app="EN" db-id="s55a2z5drd9zfle9a0uxsse802tr5s9rdxsp" timestamp="1585249413"&gt;64&lt;/key&gt;&lt;/foreign-keys&gt;&lt;ref-type name="Journal Article"&gt;17&lt;/ref-type&gt;&lt;contributors&gt;&lt;authors&gt;&lt;author&gt;@CDCgov&lt;/author&gt;&lt;/authors&gt;&lt;/contributors&gt;&lt;titles&gt;&lt;title&gt;Healthcare Professionals: Frequently Asked Questions and Answers | CDC&lt;/title&gt;&lt;/titles&gt;&lt;keywords&gt;&lt;keyword&gt;Coronavirus [CoV]&lt;/keyword&gt;&lt;/keywords&gt;&lt;dates&gt;&lt;year&gt;2020&lt;/year&gt;&lt;pub-dates&gt;&lt;date&gt;2020-03-25T02:10:59Z&lt;/date&gt;&lt;/pub-dates&gt;&lt;/dates&gt;&lt;publisher&gt;@CDCgov&lt;/publisher&gt;&lt;urls&gt;&lt;related-urls&gt;&lt;url&gt;https://www.cdc.gov/coronavirus/2019-ncov/hcp/faq.html&lt;/url&gt;&lt;/related-urls&gt;&lt;/urls&gt;&lt;/record&gt;&lt;/Cite&gt;&lt;/EndNote&gt;</w:instrText>
      </w:r>
      <w:r w:rsidR="00CE72BE">
        <w:fldChar w:fldCharType="separate"/>
      </w:r>
      <w:r w:rsidR="00B57ED7">
        <w:rPr>
          <w:noProof/>
        </w:rPr>
        <w:t>[56, 57]</w:t>
      </w:r>
      <w:r w:rsidR="00CE72BE">
        <w:fldChar w:fldCharType="end"/>
      </w:r>
      <w:r w:rsidR="00A46158">
        <w:t>.</w:t>
      </w:r>
    </w:p>
    <w:p w14:paraId="075EC514" w14:textId="12703331" w:rsidR="00CE72BE" w:rsidRDefault="00CE72BE" w:rsidP="002E7DF8">
      <w:r>
        <w:t xml:space="preserve">Experimental trials for treatment with Remdesivir are in progress </w:t>
      </w:r>
      <w:r>
        <w:fldChar w:fldCharType="begin"/>
      </w:r>
      <w:r w:rsidR="00B57ED7">
        <w:instrText xml:space="preserve"> ADDIN EN.CITE &lt;EndNote&gt;&lt;Cite&gt;&lt;Year&gt;2020&lt;/Year&gt;&lt;RecNum&gt;66&lt;/RecNum&gt;&lt;DisplayText&gt;[58]&lt;/DisplayText&gt;&lt;record&gt;&lt;rec-number&gt;66&lt;/rec-number&gt;&lt;foreign-keys&gt;&lt;key app="EN" db-id="s55a2z5drd9zfle9a0uxsse802tr5s9rdxsp" timestamp="1585249414"&gt;66&lt;/key&gt;&lt;/foreign-keys&gt;&lt;ref-type name="Journal Article"&gt;17&lt;/ref-type&gt;&lt;contributors&gt;&lt;/contributors&gt;&lt;titles&gt;&lt;title&gt;Severe 2019-nCoV Remdesivir RCT - Full Text View - ClinicalTrials.gov&lt;/title&gt;&lt;/titles&gt;&lt;dates&gt;&lt;year&gt;2020&lt;/year&gt;&lt;/dates&gt;&lt;urls&gt;&lt;related-urls&gt;&lt;url&gt;https://clinicaltrials.gov/ct2/show/NCT04257656&lt;/url&gt;&lt;/related-urls&gt;&lt;/urls&gt;&lt;/record&gt;&lt;/Cite&gt;&lt;/EndNote&gt;</w:instrText>
      </w:r>
      <w:r>
        <w:fldChar w:fldCharType="separate"/>
      </w:r>
      <w:r w:rsidR="00B57ED7">
        <w:rPr>
          <w:noProof/>
        </w:rPr>
        <w:t>[58]</w:t>
      </w:r>
      <w:r>
        <w:fldChar w:fldCharType="end"/>
      </w:r>
      <w:r>
        <w:t>.</w:t>
      </w:r>
    </w:p>
    <w:p w14:paraId="3181FCD5" w14:textId="1F803012" w:rsidR="00361499" w:rsidRDefault="00C6086E" w:rsidP="002E7DF8">
      <w:r>
        <w:t xml:space="preserve">The nucleotide genome of the virus was downloaded as </w:t>
      </w:r>
      <w:r>
        <w:t>MN908947.3</w:t>
      </w:r>
      <w:r>
        <w:t xml:space="preserve">.FASTA </w:t>
      </w:r>
      <w:r>
        <w:fldChar w:fldCharType="begin"/>
      </w:r>
      <w:r w:rsidR="00B57ED7">
        <w:instrText xml:space="preserve"> ADDIN EN.CITE &lt;EndNote&gt;&lt;Cite&gt;&lt;Author&gt;GenBank&lt;/Author&gt;&lt;Year&gt;2020&lt;/Year&gt;&lt;RecNum&gt;61&lt;/RecNum&gt;&lt;DisplayText&gt;[5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B57ED7">
        <w:rPr>
          <w:noProof/>
        </w:rPr>
        <w:t>[59]</w:t>
      </w:r>
      <w:r>
        <w:fldChar w:fldCharType="end"/>
      </w:r>
      <w:r>
        <w:t>.</w:t>
      </w:r>
    </w:p>
    <w:p w14:paraId="4FEE2381" w14:textId="30588698" w:rsidR="00C6086E" w:rsidRDefault="00C6086E" w:rsidP="002E7DF8">
      <w:r>
        <w:t xml:space="preserve">ORFs were translated using EMBOSS tools </w:t>
      </w:r>
      <w:r>
        <w:fldChar w:fldCharType="begin"/>
      </w:r>
      <w:r w:rsidR="00B57ED7">
        <w:instrText xml:space="preserve"> ADDIN EN.CITE &lt;EndNote&gt;&lt;Cite&gt;&lt;Author&gt;Rice&lt;/Author&gt;&lt;Year&gt;2020&lt;/Year&gt;&lt;RecNum&gt;62&lt;/RecNum&gt;&lt;DisplayText&gt;[6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B57ED7">
        <w:rPr>
          <w:noProof/>
        </w:rPr>
        <w:t>[60]</w:t>
      </w:r>
      <w:r>
        <w:fldChar w:fldCharType="end"/>
      </w:r>
      <w:r>
        <w:t>.</w:t>
      </w:r>
    </w:p>
    <w:p w14:paraId="32BF12C2" w14:textId="5996E960" w:rsidR="00C6086E" w:rsidRPr="00C6086E" w:rsidRDefault="00C6086E" w:rsidP="00C6086E">
      <w:pPr>
        <w:rPr>
          <w:rFonts w:ascii="Lucida Console" w:hAnsi="Lucida Console" w:cs="Lucida Console"/>
          <w:sz w:val="16"/>
          <w:szCs w:val="16"/>
        </w:rPr>
      </w:pPr>
      <w:r w:rsidRPr="00C6086E">
        <w:rPr>
          <w:rFonts w:ascii="Lucida Console" w:hAnsi="Lucida Console" w:cs="Lucida Console"/>
          <w:sz w:val="16"/>
          <w:szCs w:val="16"/>
        </w:rPr>
        <w:t>[osboxes@osboxes ~/genomes/MN908947.</w:t>
      </w:r>
      <w:proofErr w:type="gramStart"/>
      <w:r w:rsidRPr="00C6086E">
        <w:rPr>
          <w:rFonts w:ascii="Lucida Console" w:hAnsi="Lucida Console" w:cs="Lucida Console"/>
          <w:sz w:val="16"/>
          <w:szCs w:val="16"/>
        </w:rPr>
        <w:t>3 ]</w:t>
      </w:r>
      <w:proofErr w:type="gramEnd"/>
      <w:r w:rsidRPr="00C6086E">
        <w:rPr>
          <w:rFonts w:ascii="Lucida Console" w:hAnsi="Lucida Console" w:cs="Lucida Console"/>
          <w:sz w:val="16"/>
          <w:szCs w:val="16"/>
        </w:rPr>
        <w:t xml:space="preserve"> getorf MN908947.3.FASTA</w:t>
      </w:r>
    </w:p>
    <w:p w14:paraId="3551218A" w14:textId="1143475B" w:rsidR="00C6086E" w:rsidRPr="00C6086E" w:rsidRDefault="00C6086E" w:rsidP="002E7DF8">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6]</w:t>
      </w:r>
      <w:r>
        <w:fldChar w:fldCharType="end"/>
      </w:r>
      <w:r>
        <w:t>.</w:t>
      </w:r>
    </w:p>
    <w:p w14:paraId="6AABD69A" w14:textId="77777777" w:rsidR="00C6086E" w:rsidRPr="00C6086E" w:rsidRDefault="00C6086E" w:rsidP="00C6086E">
      <w:pPr>
        <w:rPr>
          <w:sz w:val="16"/>
          <w:szCs w:val="16"/>
        </w:rPr>
      </w:pPr>
      <w:r w:rsidRPr="00C6086E">
        <w:rPr>
          <w:sz w:val="16"/>
          <w:szCs w:val="16"/>
        </w:rPr>
        <w:t>[osboxes@osboxes ~/genomes/MN908947.</w:t>
      </w:r>
      <w:proofErr w:type="gramStart"/>
      <w:r w:rsidRPr="00C6086E">
        <w:rPr>
          <w:sz w:val="16"/>
          <w:szCs w:val="16"/>
        </w:rPr>
        <w:t>3 ]</w:t>
      </w:r>
      <w:proofErr w:type="gramEnd"/>
      <w:r w:rsidRPr="00C6086E">
        <w:rPr>
          <w:sz w:val="16"/>
          <w:szCs w:val="16"/>
        </w:rPr>
        <w:t xml:space="preserve"> jackhmmer --domtblout orf.summary -o orf.hmm.txt mn908947.orf ~/hmmer_targets/component_sequences.fa</w:t>
      </w:r>
    </w:p>
    <w:p w14:paraId="1FBA50F6" w14:textId="1AFDCA3B" w:rsidR="00361499" w:rsidRDefault="00C6086E" w:rsidP="002E7DF8">
      <w:r>
        <w:t xml:space="preserve">A perl script (See </w:t>
      </w:r>
      <w:r w:rsidR="00E47C51">
        <w:fldChar w:fldCharType="begin"/>
      </w:r>
      <w:r w:rsidR="00E47C51">
        <w:instrText xml:space="preserve"> REF _Ref33024967 \h </w:instrText>
      </w:r>
      <w:r w:rsidR="00E47C51">
        <w:fldChar w:fldCharType="separate"/>
      </w:r>
      <w:r w:rsidR="00E47C51">
        <w:t>6.3.2. extract_hmm_summary.pl</w:t>
      </w:r>
      <w:r w:rsidR="00E47C51">
        <w:fldChar w:fldCharType="end"/>
      </w:r>
      <w:r w:rsidR="00E47C51">
        <w:t xml:space="preserve"> .)</w:t>
      </w:r>
    </w:p>
    <w:p w14:paraId="13DA62B1" w14:textId="77777777" w:rsidR="00E47C51" w:rsidRPr="00E47C51" w:rsidRDefault="00E47C51" w:rsidP="00E47C51">
      <w:pPr>
        <w:rPr>
          <w:sz w:val="16"/>
          <w:szCs w:val="16"/>
        </w:rPr>
      </w:pPr>
      <w:r w:rsidRPr="00E47C51">
        <w:rPr>
          <w:sz w:val="16"/>
          <w:szCs w:val="16"/>
        </w:rPr>
        <w:t>[osboxes@osboxes ~/</w:t>
      </w:r>
      <w:proofErr w:type="gramStart"/>
      <w:r w:rsidRPr="00E47C51">
        <w:rPr>
          <w:sz w:val="16"/>
          <w:szCs w:val="16"/>
        </w:rPr>
        <w:t>genomes ]</w:t>
      </w:r>
      <w:proofErr w:type="gramEnd"/>
      <w:r w:rsidRPr="00E47C51">
        <w:rPr>
          <w:sz w:val="16"/>
          <w:szCs w:val="16"/>
        </w:rPr>
        <w:t xml:space="preserve"> perl extract_hmm_summary.pl MN908947.3/orf.hmm.txt &gt;&gt; hmm_stats.txt</w:t>
      </w:r>
    </w:p>
    <w:p w14:paraId="15440869" w14:textId="79709AF3" w:rsidR="00E47C51" w:rsidRDefault="00E47C51" w:rsidP="002E7DF8">
      <w:r>
        <w:t xml:space="preserve">From psql, the data were imported into the </w:t>
      </w:r>
      <w:r>
        <w:rPr>
          <w:b/>
          <w:bCs/>
        </w:rPr>
        <w:t>chembl_25</w:t>
      </w:r>
      <w:r>
        <w:t xml:space="preserve"> database:</w:t>
      </w:r>
    </w:p>
    <w:p w14:paraId="2694E6D8"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postgres@osboxes /home/osboxes/genomes] psql -U postgres -d chembl_25</w:t>
      </w:r>
    </w:p>
    <w:p w14:paraId="3968B36D"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lastRenderedPageBreak/>
        <w:t>psql (9.2.24)</w:t>
      </w:r>
    </w:p>
    <w:p w14:paraId="00B836F7"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Type "help" for help.</w:t>
      </w:r>
    </w:p>
    <w:p w14:paraId="36215774"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p>
    <w:p w14:paraId="3824E00C"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chembl_25=# \i import_hmmer_statistics.sql</w:t>
      </w:r>
    </w:p>
    <w:p w14:paraId="79B408AB"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TRUNCATE TABLE</w:t>
      </w:r>
    </w:p>
    <w:p w14:paraId="0ABD7FEF"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INSERT 0 49</w:t>
      </w:r>
    </w:p>
    <w:p w14:paraId="22E1B863" w14:textId="77777777" w:rsidR="00E47C51" w:rsidRPr="00E47C51" w:rsidRDefault="00E47C51" w:rsidP="00E47C51">
      <w:pPr>
        <w:autoSpaceDE w:val="0"/>
        <w:autoSpaceDN w:val="0"/>
        <w:adjustRightInd w:val="0"/>
        <w:spacing w:after="0" w:line="240" w:lineRule="auto"/>
        <w:rPr>
          <w:rFonts w:ascii="Lucida Console" w:hAnsi="Lucida Console" w:cs="Lucida Console"/>
          <w:sz w:val="16"/>
          <w:szCs w:val="16"/>
        </w:rPr>
      </w:pPr>
      <w:r w:rsidRPr="00E47C51">
        <w:rPr>
          <w:rFonts w:ascii="Lucida Console" w:hAnsi="Lucida Console" w:cs="Lucida Console"/>
          <w:sz w:val="16"/>
          <w:szCs w:val="16"/>
        </w:rPr>
        <w:t>chembl_25=# update hmmer_statistics set tax_id=2697049, organism='SARS-CoV-2</w:t>
      </w:r>
    </w:p>
    <w:p w14:paraId="514711FB" w14:textId="77777777" w:rsidR="00E47C51" w:rsidRPr="00E47C51" w:rsidRDefault="00E47C51" w:rsidP="002E7DF8"/>
    <w:p w14:paraId="7101364C" w14:textId="77777777" w:rsidR="00E47C51" w:rsidRDefault="00E47C51">
      <w:r>
        <w:t xml:space="preserve">From R Studio, the </w:t>
      </w:r>
      <w:r>
        <w:rPr>
          <w:i/>
          <w:iCs/>
        </w:rPr>
        <w:t>get_kmeans_threshold</w:t>
      </w:r>
      <w:r>
        <w:t xml:space="preserve"> routine (See </w:t>
      </w:r>
      <w:r>
        <w:fldChar w:fldCharType="begin"/>
      </w:r>
      <w:r>
        <w:instrText xml:space="preserve"> REF _Ref34227198 \h </w:instrText>
      </w:r>
      <w:r>
        <w:fldChar w:fldCharType="separate"/>
      </w:r>
      <w:r>
        <w:t>6.5. organism_hmmer_</w:t>
      </w:r>
      <w:proofErr w:type="gramStart"/>
      <w:r>
        <w:t>threshold.R</w:t>
      </w:r>
      <w:proofErr w:type="gramEnd"/>
      <w:r>
        <w:fldChar w:fldCharType="end"/>
      </w:r>
      <w:r>
        <w:t xml:space="preserve"> .)</w:t>
      </w:r>
    </w:p>
    <w:p w14:paraId="5937B45C" w14:textId="77777777" w:rsidR="00E47C51" w:rsidRPr="00E47C51"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themeColor="text1"/>
          <w:sz w:val="16"/>
          <w:szCs w:val="16"/>
        </w:rPr>
      </w:pPr>
      <w:r w:rsidRPr="00E47C51">
        <w:rPr>
          <w:rFonts w:ascii="Lucida Console" w:eastAsia="Times New Roman" w:hAnsi="Lucida Console" w:cs="Courier New"/>
          <w:color w:val="000000" w:themeColor="text1"/>
          <w:sz w:val="16"/>
          <w:szCs w:val="16"/>
        </w:rPr>
        <w:t>get_kmeans_threshold(conn,2697049)</w:t>
      </w:r>
    </w:p>
    <w:p w14:paraId="490F1160" w14:textId="5CCE7CB8" w:rsidR="00E47C51" w:rsidRPr="00E47C51"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6"/>
          <w:szCs w:val="16"/>
        </w:rPr>
      </w:pPr>
      <w:r w:rsidRPr="00E47C51">
        <w:rPr>
          <w:rFonts w:ascii="Lucida Console" w:eastAsia="Times New Roman" w:hAnsi="Lucida Console" w:cs="Courier New"/>
          <w:color w:val="000000"/>
          <w:sz w:val="16"/>
          <w:szCs w:val="16"/>
          <w:bdr w:val="none" w:sz="0" w:space="0" w:color="auto" w:frame="1"/>
        </w:rPr>
        <w:t>4350.9</w:t>
      </w:r>
    </w:p>
    <w:p w14:paraId="38F3D846" w14:textId="77777777" w:rsidR="00E47C51" w:rsidRDefault="00E47C51"/>
    <w:p w14:paraId="4BFDE10F" w14:textId="77777777" w:rsidR="00E47C51" w:rsidRDefault="00E47C51">
      <w:r>
        <w:rPr>
          <w:noProof/>
        </w:rPr>
        <w:drawing>
          <wp:inline distT="0" distB="0" distL="0" distR="0" wp14:anchorId="1125C449" wp14:editId="21F8167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52470"/>
                    </a:xfrm>
                    <a:prstGeom prst="rect">
                      <a:avLst/>
                    </a:prstGeom>
                  </pic:spPr>
                </pic:pic>
              </a:graphicData>
            </a:graphic>
          </wp:inline>
        </w:drawing>
      </w:r>
    </w:p>
    <w:p w14:paraId="3585BF43" w14:textId="77777777" w:rsidR="00735B19" w:rsidRDefault="00735B19" w:rsidP="00735B19">
      <w:r>
        <w:t>Three drugs were found:</w:t>
      </w:r>
    </w:p>
    <w:tbl>
      <w:tblPr>
        <w:tblW w:w="10560" w:type="dxa"/>
        <w:tblLook w:val="04A0" w:firstRow="1" w:lastRow="0" w:firstColumn="1" w:lastColumn="0" w:noHBand="0" w:noVBand="1"/>
      </w:tblPr>
      <w:tblGrid>
        <w:gridCol w:w="680"/>
        <w:gridCol w:w="772"/>
        <w:gridCol w:w="2140"/>
        <w:gridCol w:w="1680"/>
        <w:gridCol w:w="1600"/>
        <w:gridCol w:w="2260"/>
        <w:gridCol w:w="603"/>
        <w:gridCol w:w="825"/>
      </w:tblGrid>
      <w:tr w:rsidR="00735B19" w:rsidRPr="0079703F" w14:paraId="591881DC" w14:textId="77777777" w:rsidTr="00CB3D72">
        <w:trPr>
          <w:trHeight w:val="465"/>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72EE6"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score</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199F2B49"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inal tax i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0A4C616B"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 organism</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2F420DCE"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ref_name</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41859B3"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_id</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535F4E8"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echanism_of_action</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020129B3"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ax phase</w:t>
            </w:r>
          </w:p>
        </w:tc>
        <w:tc>
          <w:tcPr>
            <w:tcW w:w="840" w:type="dxa"/>
            <w:tcBorders>
              <w:top w:val="single" w:sz="4" w:space="0" w:color="auto"/>
              <w:left w:val="nil"/>
              <w:bottom w:val="single" w:sz="4" w:space="0" w:color="auto"/>
              <w:right w:val="single" w:sz="4" w:space="0" w:color="auto"/>
            </w:tcBorders>
            <w:shd w:val="clear" w:color="auto" w:fill="auto"/>
            <w:vAlign w:val="bottom"/>
            <w:hideMark/>
          </w:tcPr>
          <w:p w14:paraId="01A95B19"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first approval</w:t>
            </w:r>
          </w:p>
        </w:tc>
      </w:tr>
      <w:tr w:rsidR="00735B19" w:rsidRPr="0079703F" w14:paraId="38EAE48E"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3AB31A"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12F5BF8B"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78C1FBD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4E6E708"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APRE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6939F0DA"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2218913</w:t>
            </w:r>
          </w:p>
        </w:tc>
        <w:tc>
          <w:tcPr>
            <w:tcW w:w="2260" w:type="dxa"/>
            <w:tcBorders>
              <w:top w:val="nil"/>
              <w:left w:val="nil"/>
              <w:bottom w:val="single" w:sz="4" w:space="0" w:color="auto"/>
              <w:right w:val="single" w:sz="4" w:space="0" w:color="auto"/>
            </w:tcBorders>
            <w:shd w:val="clear" w:color="auto" w:fill="auto"/>
            <w:noWrap/>
            <w:vAlign w:val="bottom"/>
            <w:hideMark/>
          </w:tcPr>
          <w:p w14:paraId="6ED9B7F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317306E6"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24DC77C1"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0082F3A4"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64EF354"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3DD9ABE4"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2A4238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DF3690D"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YRAZINAMIDE</w:t>
            </w:r>
          </w:p>
        </w:tc>
        <w:tc>
          <w:tcPr>
            <w:tcW w:w="1600" w:type="dxa"/>
            <w:tcBorders>
              <w:top w:val="nil"/>
              <w:left w:val="nil"/>
              <w:bottom w:val="single" w:sz="4" w:space="0" w:color="auto"/>
              <w:right w:val="single" w:sz="4" w:space="0" w:color="auto"/>
            </w:tcBorders>
            <w:shd w:val="clear" w:color="auto" w:fill="auto"/>
            <w:noWrap/>
            <w:vAlign w:val="bottom"/>
            <w:hideMark/>
          </w:tcPr>
          <w:p w14:paraId="0E11F95C"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614</w:t>
            </w:r>
          </w:p>
        </w:tc>
        <w:tc>
          <w:tcPr>
            <w:tcW w:w="2260" w:type="dxa"/>
            <w:tcBorders>
              <w:top w:val="nil"/>
              <w:left w:val="nil"/>
              <w:bottom w:val="single" w:sz="4" w:space="0" w:color="auto"/>
              <w:right w:val="single" w:sz="4" w:space="0" w:color="auto"/>
            </w:tcBorders>
            <w:shd w:val="clear" w:color="auto" w:fill="auto"/>
            <w:noWrap/>
            <w:vAlign w:val="bottom"/>
            <w:hideMark/>
          </w:tcPr>
          <w:p w14:paraId="6297E588"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784D8B90"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51F00880"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59EF3393" w14:textId="77777777" w:rsidTr="00CB3D72">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AC98596"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6016AF5F"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152B9AF"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3DAA572D"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VI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4ADF22B4"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3989823</w:t>
            </w:r>
          </w:p>
        </w:tc>
        <w:tc>
          <w:tcPr>
            <w:tcW w:w="2260" w:type="dxa"/>
            <w:tcBorders>
              <w:top w:val="nil"/>
              <w:left w:val="nil"/>
              <w:bottom w:val="single" w:sz="4" w:space="0" w:color="auto"/>
              <w:right w:val="single" w:sz="4" w:space="0" w:color="auto"/>
            </w:tcBorders>
            <w:shd w:val="clear" w:color="auto" w:fill="auto"/>
            <w:noWrap/>
            <w:vAlign w:val="bottom"/>
            <w:hideMark/>
          </w:tcPr>
          <w:p w14:paraId="6D43268F" w14:textId="77777777" w:rsidR="00735B19" w:rsidRPr="0079703F" w:rsidRDefault="00735B19" w:rsidP="00CB3D72">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442B2D9E"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4781CF01" w14:textId="77777777" w:rsidR="00735B19" w:rsidRPr="0079703F" w:rsidRDefault="00735B19" w:rsidP="00CB3D72">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82</w:t>
            </w:r>
          </w:p>
        </w:tc>
      </w:tr>
    </w:tbl>
    <w:p w14:paraId="489A82EA" w14:textId="77777777" w:rsidR="00735B19" w:rsidRDefault="00735B19" w:rsidP="00735B19"/>
    <w:p w14:paraId="6A9D3627" w14:textId="77777777" w:rsidR="00735B19" w:rsidRDefault="00735B19" w:rsidP="00735B19">
      <w:r>
        <w:t xml:space="preserve">Results saved as </w:t>
      </w:r>
      <w:r w:rsidRPr="0079703F">
        <w:rPr>
          <w:b/>
          <w:bCs/>
        </w:rPr>
        <w:t>Sars-CoV2_hmmer_drugs.xlsx</w:t>
      </w:r>
      <w:r>
        <w:t xml:space="preserve">, </w:t>
      </w:r>
      <w:r w:rsidRPr="0079703F">
        <w:rPr>
          <w:b/>
          <w:bCs/>
        </w:rPr>
        <w:t>Sars-Cov2_hmmer_drugs_annotated.xlsx</w:t>
      </w:r>
      <w:r>
        <w:t>.</w:t>
      </w:r>
    </w:p>
    <w:p w14:paraId="60AFC738" w14:textId="4582F500"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2C1FC55C"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w:t>
      </w:r>
      <w:r w:rsidR="00317259">
        <w:t>6</w:t>
      </w:r>
      <w:r w:rsidR="00F113A4">
        <w:t xml:space="preserve"> other disease organisms: </w:t>
      </w:r>
      <w:r w:rsidR="00F113A4" w:rsidRPr="00F17E6E">
        <w:rPr>
          <w:i/>
          <w:sz w:val="23"/>
          <w:szCs w:val="23"/>
        </w:rPr>
        <w:t>Plasmodium vivax, Cryptosporidium parvum, Trypanosoma brucei, Trypanosoma cruzi, Leishmania donovan</w:t>
      </w:r>
      <w:r w:rsidR="00F113A4">
        <w:rPr>
          <w:sz w:val="23"/>
          <w:szCs w:val="23"/>
        </w:rPr>
        <w:t>i</w:t>
      </w:r>
      <w:r w:rsidR="00317259">
        <w:rPr>
          <w:sz w:val="23"/>
          <w:szCs w:val="23"/>
        </w:rPr>
        <w:t xml:space="preserve">, </w:t>
      </w:r>
      <w:r w:rsidR="00317259">
        <w:rPr>
          <w:i/>
          <w:iCs/>
          <w:sz w:val="23"/>
          <w:szCs w:val="23"/>
        </w:rPr>
        <w:t>SARS-CoV2</w:t>
      </w:r>
      <w:r w:rsidR="00F113A4">
        <w:rPr>
          <w:sz w:val="23"/>
          <w:szCs w:val="23"/>
        </w:rPr>
        <w:t>.</w:t>
      </w:r>
      <w:r w:rsidR="00455BE2">
        <w:rPr>
          <w:sz w:val="23"/>
          <w:szCs w:val="23"/>
        </w:rPr>
        <w:t xml:space="preserve"> </w:t>
      </w:r>
      <w:r w:rsidR="00246968">
        <w:rPr>
          <w:sz w:val="23"/>
          <w:szCs w:val="23"/>
        </w:rPr>
        <w:t>We are not limited to any specific type of pathogenic organism, requiring only that the organism have a minimum of several hundred genes.  Although most of the organisms we investigated had libraries of ORFs already translated, we showed that with a little more effort we can do the same kind of analysis using only nucleic acid sequences</w:t>
      </w:r>
      <w:bookmarkStart w:id="0" w:name="_GoBack"/>
      <w:bookmarkEnd w:id="0"/>
    </w:p>
    <w:p w14:paraId="141EFFFC" w14:textId="74F07A60"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rsidR="000838F3">
        <w:t xml:space="preserve"> </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3"/>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54AC00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 </w:instrText>
      </w:r>
      <w:r w:rsidR="00E23D58">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DATA </w:instrText>
      </w:r>
      <w:r w:rsidR="00E23D58">
        <w:rPr>
          <w:rFonts w:ascii="Courier New" w:hAnsi="Courier New" w:cs="Courier New"/>
          <w:sz w:val="16"/>
          <w:szCs w:val="16"/>
        </w:rPr>
      </w:r>
      <w:r w:rsidR="00E23D58">
        <w:rPr>
          <w:rFonts w:ascii="Courier New" w:hAnsi="Courier New" w:cs="Courier New"/>
          <w:sz w:val="16"/>
          <w:szCs w:val="16"/>
        </w:rPr>
        <w:fldChar w:fldCharType="end"/>
      </w:r>
      <w:r w:rsidR="00BD1E67">
        <w:rPr>
          <w:rFonts w:ascii="Courier New" w:hAnsi="Courier New" w:cs="Courier New"/>
          <w:sz w:val="16"/>
          <w:szCs w:val="16"/>
        </w:rPr>
        <w:fldChar w:fldCharType="separate"/>
      </w:r>
      <w:r w:rsidR="00E23D58">
        <w:rPr>
          <w:rFonts w:ascii="Courier New" w:hAnsi="Courier New" w:cs="Courier New"/>
          <w:noProof/>
          <w:sz w:val="16"/>
          <w:szCs w:val="16"/>
        </w:rPr>
        <w:t>[17, 18]</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3DA049D"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E23D58">
        <w:rPr>
          <w:rFonts w:ascii="Courier New" w:hAnsi="Courier New" w:cs="Courier New"/>
          <w:noProof/>
          <w:sz w:val="16"/>
          <w:szCs w:val="16"/>
        </w:rPr>
        <w:t>[17]</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15B9A9E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E23D58">
        <w:rPr>
          <w:rFonts w:ascii="Courier New" w:hAnsi="Courier New" w:cs="Courier New"/>
          <w:noProof/>
          <w:sz w:val="16"/>
          <w:szCs w:val="16"/>
        </w:rPr>
        <w:t>[17]</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F5D6229"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E23D58">
        <w:rPr>
          <w:rFonts w:ascii="Courier New" w:hAnsi="Courier New" w:cs="Courier New"/>
          <w:noProof/>
          <w:sz w:val="16"/>
          <w:szCs w:val="16"/>
        </w:rPr>
        <w:t>[32]</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Campbell&lt;/Author&gt;&lt;Year&gt;2014&lt;/Year&gt;&lt;RecNum&gt;59&lt;/RecNum&gt;&lt;DisplayText&gt;[16]&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E23D58">
        <w:rPr>
          <w:rFonts w:ascii="Courier New" w:hAnsi="Courier New" w:cs="Courier New"/>
          <w:noProof/>
          <w:sz w:val="16"/>
          <w:szCs w:val="16"/>
        </w:rPr>
        <w:t>[16]</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0"/>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3"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3"/>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4"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4"/>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5"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5"/>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6"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6"/>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7"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17"/>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8"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8"/>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19" w:name="_Ref34227198"/>
    <w:bookmarkStart w:id="20"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19"/>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pPr>
      <w:r>
        <w:fldChar w:fldCharType="begin"/>
      </w:r>
      <w:r>
        <w:instrText xml:space="preserve"> autonumlgl </w:instrText>
      </w:r>
      <w:r>
        <w:fldChar w:fldCharType="end"/>
      </w:r>
      <w:r>
        <w:t xml:space="preserve"> get_unique_</w:t>
      </w:r>
      <w:proofErr w:type="gramStart"/>
      <w:r>
        <w:t>drugs.R</w:t>
      </w:r>
      <w:bookmarkEnd w:id="20"/>
      <w:proofErr w:type="gramEnd"/>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w:t>
      </w:r>
      <w:proofErr w:type="gramStart"/>
      <w:r w:rsidRPr="00F17E6E">
        <w:rPr>
          <w:rFonts w:ascii="Courier New" w:hAnsi="Courier New" w:cs="Courier New"/>
          <w:sz w:val="16"/>
          <w:szCs w:val="16"/>
        </w:rPr>
        <w:t>drugs(</w:t>
      </w:r>
      <w:proofErr w:type="gramEnd"/>
      <w:r w:rsidRPr="00F17E6E">
        <w:rPr>
          <w:rFonts w:ascii="Courier New" w:hAnsi="Courier New" w:cs="Courier New"/>
          <w:sz w:val="16"/>
          <w:szCs w:val="16"/>
        </w:rPr>
        <w:t>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get_unique_drugs=function (conn, tax_id, </w:t>
      </w:r>
      <w:proofErr w:type="gramStart"/>
      <w:r w:rsidRPr="00F17E6E">
        <w:rPr>
          <w:rFonts w:ascii="Courier New" w:hAnsi="Courier New" w:cs="Courier New"/>
          <w:sz w:val="16"/>
          <w:szCs w:val="16"/>
        </w:rPr>
        <w:t>threshold){</w:t>
      </w:r>
      <w:proofErr w:type="gramEnd"/>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here_clause = paste0('WHERE score &gt;= ', threshold, ' and h.tax_id=</w:t>
      </w:r>
      <w:proofErr w:type="gramStart"/>
      <w:r w:rsidRPr="00F17E6E">
        <w:rPr>
          <w:rFonts w:ascii="Courier New" w:hAnsi="Courier New" w:cs="Courier New"/>
          <w:sz w:val="16"/>
          <w:szCs w:val="16"/>
        </w:rPr>
        <w:t>',tax</w:t>
      </w:r>
      <w:proofErr w:type="gramEnd"/>
      <w:r w:rsidRPr="00F17E6E">
        <w:rPr>
          <w:rFonts w:ascii="Courier New" w:hAnsi="Courier New" w:cs="Courier New"/>
          <w:sz w:val="16"/>
          <w:szCs w:val="16"/>
        </w:rPr>
        <w:t>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w:t>
      </w:r>
      <w:proofErr w:type="gramStart"/>
      <w:r w:rsidRPr="00F17E6E">
        <w:rPr>
          <w:rFonts w:ascii="Courier New" w:hAnsi="Courier New" w:cs="Courier New"/>
          <w:sz w:val="16"/>
          <w:szCs w:val="16"/>
        </w:rPr>
        <w:t>md.first</w:t>
      </w:r>
      <w:proofErr w:type="gramEnd"/>
      <w:r w:rsidRPr="00F17E6E">
        <w:rPr>
          <w:rFonts w:ascii="Courier New" w:hAnsi="Courier New" w:cs="Courier New"/>
          <w:sz w:val="16"/>
          <w:szCs w:val="16"/>
        </w:rPr>
        <w:t>_approval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q_unique_drugs=</w:t>
      </w:r>
      <w:proofErr w:type="gramStart"/>
      <w:r w:rsidRPr="00F17E6E">
        <w:rPr>
          <w:rFonts w:ascii="Courier New" w:hAnsi="Courier New" w:cs="Courier New"/>
          <w:sz w:val="16"/>
          <w:szCs w:val="16"/>
        </w:rPr>
        <w:t xml:space="preserve">paste(  </w:t>
      </w:r>
      <w:proofErr w:type="gramEnd"/>
      <w:r w:rsidRPr="00F17E6E">
        <w:rPr>
          <w:rFonts w:ascii="Courier New" w:hAnsi="Courier New" w:cs="Courier New"/>
          <w:sz w:val="16"/>
          <w:szCs w:val="16"/>
        </w:rPr>
        <w:t>'SELECT max(h.score) as score, md.pref_nam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hmmer_statistics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target_dictionary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h.target</w:t>
      </w:r>
      <w:proofErr w:type="gramEnd"/>
      <w:r w:rsidRPr="00F17E6E">
        <w:rPr>
          <w:rFonts w:ascii="Courier New" w:hAnsi="Courier New" w:cs="Courier New"/>
          <w:sz w:val="16"/>
          <w:szCs w:val="16"/>
        </w:rPr>
        <w:t xml:space="preserve"> = td.chembl_id'</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drug_mechanism dm'</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td.tid = dm.tid'</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molecule_dictionary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dm.molregno</w:t>
      </w:r>
      <w:proofErr w:type="gramEnd"/>
      <w:r w:rsidRPr="00F17E6E">
        <w:rPr>
          <w:rFonts w:ascii="Courier New" w:hAnsi="Courier New" w:cs="Courier New"/>
          <w:sz w:val="16"/>
          <w:szCs w:val="16"/>
        </w:rPr>
        <w:t xml:space="preserve"> = md.molregno'</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here_clause</w:t>
      </w:r>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w:t>
      </w:r>
      <w:proofErr w:type="gramStart"/>
      <w:r w:rsidRPr="00F17E6E">
        <w:rPr>
          <w:rFonts w:ascii="Courier New" w:hAnsi="Courier New" w:cs="Courier New"/>
          <w:sz w:val="16"/>
          <w:szCs w:val="16"/>
        </w:rPr>
        <w:t>md.chembl</w:t>
      </w:r>
      <w:proofErr w:type="gramEnd"/>
      <w:r w:rsidRPr="00F17E6E">
        <w:rPr>
          <w:rFonts w:ascii="Courier New" w:hAnsi="Courier New" w:cs="Courier New"/>
          <w:sz w:val="16"/>
          <w:szCs w:val="16"/>
        </w:rPr>
        <w:t>_id, md.pref_name'</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w:t>
      </w:r>
      <w:proofErr w:type="gramStart"/>
      <w:r w:rsidRPr="00F17E6E">
        <w:rPr>
          <w:rFonts w:ascii="Courier New" w:hAnsi="Courier New" w:cs="Courier New"/>
          <w:sz w:val="16"/>
          <w:szCs w:val="16"/>
        </w:rPr>
        <w:t>md.pref</w:t>
      </w:r>
      <w:proofErr w:type="gramEnd"/>
      <w:r w:rsidRPr="00F17E6E">
        <w:rPr>
          <w:rFonts w:ascii="Courier New" w:hAnsi="Courier New" w:cs="Courier New"/>
          <w:sz w:val="16"/>
          <w:szCs w:val="16"/>
        </w:rPr>
        <w:t>_name')</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dbGetQuery(</w:t>
      </w:r>
      <w:proofErr w:type="gramStart"/>
      <w:r w:rsidRPr="00F17E6E">
        <w:rPr>
          <w:rFonts w:ascii="Courier New" w:hAnsi="Courier New" w:cs="Courier New"/>
          <w:sz w:val="16"/>
          <w:szCs w:val="16"/>
        </w:rPr>
        <w:t>conn,q</w:t>
      </w:r>
      <w:proofErr w:type="gramEnd"/>
      <w:r w:rsidRPr="00F17E6E">
        <w:rPr>
          <w:rFonts w:ascii="Courier New" w:hAnsi="Courier New" w:cs="Courier New"/>
          <w:sz w:val="16"/>
          <w:szCs w:val="16"/>
        </w:rPr>
        <w:t>_unique_drugs)</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1"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1"/>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2"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2"/>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3"/>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r w:rsidRPr="00A776C2">
        <w:t>C_parvum_jackhmmer_drugs.sql</w:t>
      </w:r>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r w:rsidRPr="00A776C2">
        <w:t>C_parvum_jackhmmer_drugs_annotated.sql</w:t>
      </w:r>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r w:rsidR="00A776C2" w:rsidRPr="00A776C2">
        <w:t>T_cruzi_hmmer_drugs.sql</w:t>
      </w:r>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r w:rsidRPr="00D04EEB">
        <w:t>T_cruzi_jackhmmer_drugs_annotated.sql</w:t>
      </w:r>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r w:rsidRPr="00C44C56">
        <w:t>Leishmania_hmmer_drugs.sql</w:t>
      </w:r>
    </w:p>
    <w:p w14:paraId="0DC8BE5C" w14:textId="580D5398" w:rsidR="00C44C56" w:rsidRDefault="00C44C56" w:rsidP="00C44C56">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F17E6E">
        <w:rPr>
          <w:rFonts w:ascii="Courier New" w:hAnsi="Courier New" w:cs="Courier New"/>
          <w:sz w:val="16"/>
          <w:szCs w:val="16"/>
        </w:rPr>
        <w:tab/>
        <w:t>'</w:t>
      </w:r>
    </w:p>
    <w:p w14:paraId="124CC716" w14:textId="3440D8AE" w:rsidR="00C50FEB" w:rsidRDefault="00C50FEB" w:rsidP="00C50FEB">
      <w:pPr>
        <w:pStyle w:val="Heading2"/>
      </w:pPr>
      <w:r>
        <w:fldChar w:fldCharType="begin"/>
      </w:r>
      <w:r>
        <w:instrText xml:space="preserve"> autonumlgl </w:instrText>
      </w:r>
      <w:r>
        <w:fldChar w:fldCharType="end"/>
      </w:r>
      <w:r>
        <w:t xml:space="preserve"> Sars-CoV2_jackhmmer_drugs.sql</w:t>
      </w:r>
    </w:p>
    <w:p w14:paraId="36C54DD3" w14:textId="05574402" w:rsidR="00C50FEB" w:rsidRPr="00C50FEB" w:rsidRDefault="00C50FEB" w:rsidP="00C50FEB">
      <w:pPr>
        <w:rPr>
          <w:rFonts w:ascii="Courier New" w:hAnsi="Courier New" w:cs="Courier New"/>
          <w:sz w:val="16"/>
          <w:szCs w:val="16"/>
        </w:rPr>
      </w:pPr>
      <w:r w:rsidRPr="00C50FE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2697049 and score &gt;= 4350 group by td.tax_id, td.organism, md.pref_name, md.chembl_id, dm.mechanism_of_action, md.max_phase, md.first_approval order by pref_name ) to </w:t>
      </w:r>
      <w:r w:rsidR="00AA3EED">
        <w:rPr>
          <w:rFonts w:ascii="Courier New" w:hAnsi="Courier New" w:cs="Courier New"/>
          <w:sz w:val="16"/>
          <w:szCs w:val="16"/>
        </w:rPr>
        <w:t>~</w:t>
      </w:r>
      <w:r w:rsidRPr="00C50FEB">
        <w:rPr>
          <w:rFonts w:ascii="Courier New" w:hAnsi="Courier New" w:cs="Courier New"/>
          <w:sz w:val="16"/>
          <w:szCs w:val="16"/>
        </w:rPr>
        <w:t>/Documents/RBIF120/paralog_targets/supplements/targets/Sars-CoV2_hmmer_drugs.txt' CSV HEADER delimiter '</w:t>
      </w:r>
      <w:r w:rsidR="00AA3EED">
        <w:rPr>
          <w:rFonts w:ascii="Courier New" w:hAnsi="Courier New" w:cs="Courier New"/>
          <w:sz w:val="16"/>
          <w:szCs w:val="16"/>
        </w:rPr>
        <w:tab/>
      </w:r>
      <w:r w:rsidRPr="00C50FEB">
        <w:rPr>
          <w:rFonts w:ascii="Courier New" w:hAnsi="Courier New" w:cs="Courier New"/>
          <w:sz w:val="16"/>
          <w:szCs w:val="16"/>
        </w:rPr>
        <w:tab/>
        <w:t>'</w:t>
      </w:r>
    </w:p>
    <w:p w14:paraId="75416C73" w14:textId="127E2E73" w:rsidR="00A776C2" w:rsidRPr="00C44C56" w:rsidRDefault="00A776C2" w:rsidP="00F17E6E">
      <w:pPr>
        <w:pStyle w:val="Heading2"/>
      </w:pPr>
      <w:r w:rsidRPr="00C44C56">
        <w:br w:type="page"/>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5EC55B13" w14:textId="3B5B0BC4" w:rsidR="00030BCE" w:rsidRDefault="00B06B3D" w:rsidP="00B06B3D">
      <w:pPr>
        <w:pStyle w:val="Heading1"/>
      </w:pPr>
      <w:r>
        <w:fldChar w:fldCharType="begin"/>
      </w:r>
      <w:r>
        <w:instrText xml:space="preserve"> autonumlgl </w:instrText>
      </w:r>
      <w:r>
        <w:fldChar w:fldCharType="end"/>
      </w:r>
      <w:r>
        <w:t xml:space="preserve"> References</w:t>
      </w:r>
      <w:r w:rsidR="00DF703B">
        <w:t xml:space="preserve"> </w:t>
      </w:r>
    </w:p>
    <w:p w14:paraId="22403C0C" w14:textId="77777777" w:rsidR="00B57ED7" w:rsidRPr="00B57ED7" w:rsidRDefault="00030BCE" w:rsidP="00B57ED7">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B57ED7" w:rsidRPr="00B57ED7">
        <w:t>1.</w:t>
      </w:r>
      <w:r w:rsidR="00B57ED7" w:rsidRPr="00B57ED7">
        <w:tab/>
        <w:t>Gaulton A, Bellis LJ, Bento AP, Chambers J, Davies M, Hersey A, Light Y, McGlinchey S, Michalovich D, Al-Lazikani B</w:t>
      </w:r>
      <w:r w:rsidR="00B57ED7" w:rsidRPr="00B57ED7">
        <w:rPr>
          <w:i/>
        </w:rPr>
        <w:t xml:space="preserve"> et al</w:t>
      </w:r>
      <w:r w:rsidR="00B57ED7" w:rsidRPr="00B57ED7">
        <w:t xml:space="preserve">: </w:t>
      </w:r>
      <w:r w:rsidR="00B57ED7" w:rsidRPr="00B57ED7">
        <w:rPr>
          <w:b/>
        </w:rPr>
        <w:t>ChEMBL: a large-scale bioactivity database for drug discovery</w:t>
      </w:r>
      <w:r w:rsidR="00B57ED7" w:rsidRPr="00B57ED7">
        <w:t xml:space="preserve">. </w:t>
      </w:r>
      <w:r w:rsidR="00B57ED7" w:rsidRPr="00B57ED7">
        <w:rPr>
          <w:i/>
        </w:rPr>
        <w:t xml:space="preserve">Nucleic Acids Res </w:t>
      </w:r>
      <w:r w:rsidR="00B57ED7" w:rsidRPr="00B57ED7">
        <w:t xml:space="preserve">2012, </w:t>
      </w:r>
      <w:r w:rsidR="00B57ED7" w:rsidRPr="00B57ED7">
        <w:rPr>
          <w:b/>
        </w:rPr>
        <w:t>40</w:t>
      </w:r>
      <w:r w:rsidR="00B57ED7" w:rsidRPr="00B57ED7">
        <w:t>(Database issue):D1100-1107.</w:t>
      </w:r>
    </w:p>
    <w:p w14:paraId="79B8C7E3" w14:textId="77777777" w:rsidR="00B57ED7" w:rsidRPr="00B57ED7" w:rsidRDefault="00B57ED7" w:rsidP="00B57ED7">
      <w:pPr>
        <w:pStyle w:val="EndNoteBibliography"/>
        <w:spacing w:after="0"/>
        <w:ind w:left="720" w:hanging="720"/>
      </w:pPr>
      <w:r w:rsidRPr="00B57ED7">
        <w:t>2.</w:t>
      </w:r>
      <w:r w:rsidRPr="00B57ED7">
        <w:tab/>
        <w:t>Gaulton A, Hersey A, Nowotka M, Bento AP, Chambers J, Mendez D, Mutowo P, Atkinson F, Bellis LJ, Cibrián-Uhalte E</w:t>
      </w:r>
      <w:r w:rsidRPr="00B57ED7">
        <w:rPr>
          <w:i/>
        </w:rPr>
        <w:t xml:space="preserve"> et al</w:t>
      </w:r>
      <w:r w:rsidRPr="00B57ED7">
        <w:t xml:space="preserve">: </w:t>
      </w:r>
      <w:r w:rsidRPr="00B57ED7">
        <w:rPr>
          <w:b/>
        </w:rPr>
        <w:t>The ChEMBL database in 2017</w:t>
      </w:r>
      <w:r w:rsidRPr="00B57ED7">
        <w:t xml:space="preserve">. </w:t>
      </w:r>
      <w:r w:rsidRPr="00B57ED7">
        <w:rPr>
          <w:i/>
        </w:rPr>
        <w:t xml:space="preserve">Nucleic Acids Res </w:t>
      </w:r>
      <w:r w:rsidRPr="00B57ED7">
        <w:t xml:space="preserve">2017, </w:t>
      </w:r>
      <w:r w:rsidRPr="00B57ED7">
        <w:rPr>
          <w:b/>
        </w:rPr>
        <w:t>45</w:t>
      </w:r>
      <w:r w:rsidRPr="00B57ED7">
        <w:t>(Database issue):D945-954.</w:t>
      </w:r>
    </w:p>
    <w:p w14:paraId="3F4005DF" w14:textId="77777777" w:rsidR="00B57ED7" w:rsidRPr="00B57ED7" w:rsidRDefault="00B57ED7" w:rsidP="00B57ED7">
      <w:pPr>
        <w:pStyle w:val="EndNoteBibliography"/>
        <w:spacing w:after="0"/>
        <w:ind w:left="720" w:hanging="720"/>
      </w:pPr>
      <w:r w:rsidRPr="00B57ED7">
        <w:t>3.</w:t>
      </w:r>
      <w:r w:rsidRPr="00B57ED7">
        <w:tab/>
        <w:t>Aurrecoechea C, Barreto A, Basenko EY, Brestelli J, Brunk BP, Cade S, Crouch K, Doherty R, Falke D, Fischer S</w:t>
      </w:r>
      <w:r w:rsidRPr="00B57ED7">
        <w:rPr>
          <w:i/>
        </w:rPr>
        <w:t xml:space="preserve"> et al</w:t>
      </w:r>
      <w:r w:rsidRPr="00B57ED7">
        <w:t xml:space="preserve">: </w:t>
      </w:r>
      <w:r w:rsidRPr="00B57ED7">
        <w:rPr>
          <w:b/>
        </w:rPr>
        <w:t>EuPathDB: the eukaryotic pathogen genomics database resource</w:t>
      </w:r>
      <w:r w:rsidRPr="00B57ED7">
        <w:t xml:space="preserve">. </w:t>
      </w:r>
      <w:r w:rsidRPr="00B57ED7">
        <w:rPr>
          <w:i/>
        </w:rPr>
        <w:t xml:space="preserve">Nucleic Acids Res </w:t>
      </w:r>
      <w:r w:rsidRPr="00B57ED7">
        <w:t xml:space="preserve">2017, </w:t>
      </w:r>
      <w:r w:rsidRPr="00B57ED7">
        <w:rPr>
          <w:b/>
        </w:rPr>
        <w:t>45</w:t>
      </w:r>
      <w:r w:rsidRPr="00B57ED7">
        <w:t>(Database issue):D581-591.</w:t>
      </w:r>
    </w:p>
    <w:p w14:paraId="6B722261" w14:textId="40B6999B" w:rsidR="00B57ED7" w:rsidRPr="00B57ED7" w:rsidRDefault="00B57ED7" w:rsidP="00B57ED7">
      <w:pPr>
        <w:pStyle w:val="EndNoteBibliography"/>
        <w:spacing w:after="0"/>
        <w:ind w:left="720" w:hanging="720"/>
      </w:pPr>
      <w:r w:rsidRPr="00B57ED7">
        <w:t>4.</w:t>
      </w:r>
      <w:r w:rsidRPr="00B57ED7">
        <w:tab/>
      </w:r>
      <w:r w:rsidRPr="00B57ED7">
        <w:rPr>
          <w:b/>
        </w:rPr>
        <w:t xml:space="preserve">World malaria report 2019 </w:t>
      </w:r>
      <w:r w:rsidRPr="00B57ED7">
        <w:t>[</w:t>
      </w:r>
      <w:hyperlink r:id="rId26" w:history="1">
        <w:r w:rsidRPr="00B57ED7">
          <w:rPr>
            <w:rStyle w:val="Hyperlink"/>
          </w:rPr>
          <w:t>https://www.who.int/news-room/feature-stories/detail/world-malaria-report-2019</w:t>
        </w:r>
      </w:hyperlink>
      <w:r w:rsidRPr="00B57ED7">
        <w:t>]</w:t>
      </w:r>
    </w:p>
    <w:p w14:paraId="06C3F36E" w14:textId="77777777" w:rsidR="00B57ED7" w:rsidRPr="00B57ED7" w:rsidRDefault="00B57ED7" w:rsidP="00B57ED7">
      <w:pPr>
        <w:pStyle w:val="EndNoteBibliography"/>
        <w:spacing w:after="0"/>
        <w:ind w:left="720" w:hanging="720"/>
      </w:pPr>
      <w:r w:rsidRPr="00B57ED7">
        <w:t>5.</w:t>
      </w:r>
      <w:r w:rsidRPr="00B57ED7">
        <w:tab/>
        <w:t xml:space="preserve">Altschul SF, Madden TL, Schäffer AA, Zhang J, Zhang Z, Miller W, Lipman DJ: </w:t>
      </w:r>
      <w:r w:rsidRPr="00B57ED7">
        <w:rPr>
          <w:b/>
        </w:rPr>
        <w:t>Gapped BLAST and PSI-BLAST: a new generation of protein database search programs</w:t>
      </w:r>
      <w:r w:rsidRPr="00B57ED7">
        <w:t xml:space="preserve">. In: </w:t>
      </w:r>
      <w:r w:rsidRPr="00B57ED7">
        <w:rPr>
          <w:i/>
        </w:rPr>
        <w:t>Nucleic Acids Res.</w:t>
      </w:r>
      <w:r w:rsidRPr="00B57ED7">
        <w:t xml:space="preserve"> vol. 25; 1997: 3389-3402.</w:t>
      </w:r>
    </w:p>
    <w:p w14:paraId="79BC8B0D" w14:textId="77777777" w:rsidR="00B57ED7" w:rsidRPr="00B57ED7" w:rsidRDefault="00B57ED7" w:rsidP="00B57ED7">
      <w:pPr>
        <w:pStyle w:val="EndNoteBibliography"/>
        <w:spacing w:after="0"/>
        <w:ind w:left="720" w:hanging="720"/>
      </w:pPr>
      <w:r w:rsidRPr="00B57ED7">
        <w:t>6.</w:t>
      </w:r>
      <w:r w:rsidRPr="00B57ED7">
        <w:tab/>
        <w:t xml:space="preserve">Wheeler TJ, HHMI Janelia Farm Research Campus A, VA 20147, USA, Eddy SR, HHMI Janelia Farm Research Campus A, VA 20147, USA: </w:t>
      </w:r>
      <w:r w:rsidRPr="00B57ED7">
        <w:rPr>
          <w:b/>
        </w:rPr>
        <w:t>nhmmer: DNA homology search with profile HMMs</w:t>
      </w:r>
      <w:r w:rsidRPr="00B57ED7">
        <w:t xml:space="preserve">. </w:t>
      </w:r>
      <w:r w:rsidRPr="00B57ED7">
        <w:rPr>
          <w:i/>
        </w:rPr>
        <w:t xml:space="preserve">Bioinformatics </w:t>
      </w:r>
      <w:r w:rsidRPr="00B57ED7">
        <w:t xml:space="preserve">2013, </w:t>
      </w:r>
      <w:r w:rsidRPr="00B57ED7">
        <w:rPr>
          <w:b/>
        </w:rPr>
        <w:t>29</w:t>
      </w:r>
      <w:r w:rsidRPr="00B57ED7">
        <w:t>(19):2487-2489.</w:t>
      </w:r>
    </w:p>
    <w:p w14:paraId="796ABCF1" w14:textId="77777777" w:rsidR="00B57ED7" w:rsidRPr="00B57ED7" w:rsidRDefault="00B57ED7" w:rsidP="00B57ED7">
      <w:pPr>
        <w:pStyle w:val="EndNoteBibliography"/>
        <w:spacing w:after="0"/>
        <w:ind w:left="720" w:hanging="720"/>
      </w:pPr>
      <w:r w:rsidRPr="00B57ED7">
        <w:t>7.</w:t>
      </w:r>
      <w:r w:rsidRPr="00B57ED7">
        <w:tab/>
      </w:r>
      <w:r w:rsidRPr="00B57ED7">
        <w:rPr>
          <w:b/>
        </w:rPr>
        <w:t>WHO | Responding to antimalarial drug resistance</w:t>
      </w:r>
      <w:r w:rsidRPr="00B57ED7">
        <w:t xml:space="preserve">. </w:t>
      </w:r>
      <w:r w:rsidRPr="00B57ED7">
        <w:rPr>
          <w:i/>
        </w:rPr>
        <w:t xml:space="preserve">WHO </w:t>
      </w:r>
      <w:r w:rsidRPr="00B57ED7">
        <w:t>2018.</w:t>
      </w:r>
    </w:p>
    <w:p w14:paraId="2AB83092" w14:textId="77777777" w:rsidR="00B57ED7" w:rsidRPr="00B57ED7" w:rsidRDefault="00B57ED7" w:rsidP="00B57ED7">
      <w:pPr>
        <w:pStyle w:val="EndNoteBibliography"/>
        <w:spacing w:after="0"/>
        <w:ind w:left="720" w:hanging="720"/>
      </w:pPr>
      <w:r w:rsidRPr="00B57ED7">
        <w:t>8.</w:t>
      </w:r>
      <w:r w:rsidRPr="00B57ED7">
        <w:tab/>
        <w:t xml:space="preserve">Khan MA, Smego RA, Jr., Razi ST, Beg MA: </w:t>
      </w:r>
      <w:r w:rsidRPr="00B57ED7">
        <w:rPr>
          <w:b/>
        </w:rPr>
        <w:t>Emerging drug--resistance and guidelines for treatment of malaria</w:t>
      </w:r>
      <w:r w:rsidRPr="00B57ED7">
        <w:t xml:space="preserve">. </w:t>
      </w:r>
      <w:r w:rsidRPr="00B57ED7">
        <w:rPr>
          <w:i/>
        </w:rPr>
        <w:t xml:space="preserve">J Coll Physicians Surg Pak </w:t>
      </w:r>
      <w:r w:rsidRPr="00B57ED7">
        <w:t xml:space="preserve">2004, </w:t>
      </w:r>
      <w:r w:rsidRPr="00B57ED7">
        <w:rPr>
          <w:b/>
        </w:rPr>
        <w:t>14</w:t>
      </w:r>
      <w:r w:rsidRPr="00B57ED7">
        <w:t>(5):319-324.</w:t>
      </w:r>
    </w:p>
    <w:p w14:paraId="1D996F6E" w14:textId="77777777" w:rsidR="00B57ED7" w:rsidRPr="00B57ED7" w:rsidRDefault="00B57ED7" w:rsidP="00B57ED7">
      <w:pPr>
        <w:pStyle w:val="EndNoteBibliography"/>
        <w:spacing w:after="0"/>
        <w:ind w:left="720" w:hanging="720"/>
      </w:pPr>
      <w:r w:rsidRPr="00B57ED7">
        <w:t>9.</w:t>
      </w:r>
      <w:r w:rsidRPr="00B57ED7">
        <w:tab/>
        <w:t>Aurrecoechea C, Brestelli J, Brunk BP, Dommer J, Fischer S, Gajria B, Gao X, Gingle A, Grant G, Harb OS</w:t>
      </w:r>
      <w:r w:rsidRPr="00B57ED7">
        <w:rPr>
          <w:i/>
        </w:rPr>
        <w:t xml:space="preserve"> et al</w:t>
      </w:r>
      <w:r w:rsidRPr="00B57ED7">
        <w:t xml:space="preserve">: </w:t>
      </w:r>
      <w:r w:rsidRPr="00B57ED7">
        <w:rPr>
          <w:b/>
        </w:rPr>
        <w:t>PlasmoDB: a functional genomic database for malaria parasites</w:t>
      </w:r>
      <w:r w:rsidRPr="00B57ED7">
        <w:t xml:space="preserve">. In: </w:t>
      </w:r>
      <w:r w:rsidRPr="00B57ED7">
        <w:rPr>
          <w:i/>
        </w:rPr>
        <w:t>Nucleic Acids Res.</w:t>
      </w:r>
      <w:r w:rsidRPr="00B57ED7">
        <w:t xml:space="preserve"> vol. 37; 2009: D539-543.</w:t>
      </w:r>
    </w:p>
    <w:p w14:paraId="259049A4" w14:textId="77777777" w:rsidR="00B57ED7" w:rsidRPr="00B57ED7" w:rsidRDefault="00B57ED7" w:rsidP="00B57ED7">
      <w:pPr>
        <w:pStyle w:val="EndNoteBibliography"/>
        <w:spacing w:after="0"/>
        <w:ind w:left="720" w:hanging="720"/>
      </w:pPr>
      <w:r w:rsidRPr="00B57ED7">
        <w:t>10.</w:t>
      </w:r>
      <w:r w:rsidRPr="00B57ED7">
        <w:tab/>
        <w:t>Lv W, Xu Y, Guo Y, Yu Z, Feng G, Liu P, Luan M, Zhu H, Liu G, Zhang M</w:t>
      </w:r>
      <w:r w:rsidRPr="00B57ED7">
        <w:rPr>
          <w:i/>
        </w:rPr>
        <w:t xml:space="preserve"> et al</w:t>
      </w:r>
      <w:r w:rsidRPr="00B57ED7">
        <w:t xml:space="preserve">: </w:t>
      </w:r>
      <w:r w:rsidRPr="00B57ED7">
        <w:rPr>
          <w:b/>
        </w:rPr>
        <w:t>The drug target genes show higher evolutionary conservation than non-target genes</w:t>
      </w:r>
      <w:r w:rsidRPr="00B57ED7">
        <w:t xml:space="preserve">. In: </w:t>
      </w:r>
      <w:r w:rsidRPr="00B57ED7">
        <w:rPr>
          <w:i/>
        </w:rPr>
        <w:t>Oncotarget.</w:t>
      </w:r>
      <w:r w:rsidRPr="00B57ED7">
        <w:t xml:space="preserve"> vol. 7; 2016: 4961-4971.</w:t>
      </w:r>
    </w:p>
    <w:p w14:paraId="7B6BE597" w14:textId="77777777" w:rsidR="00B57ED7" w:rsidRPr="00B57ED7" w:rsidRDefault="00B57ED7" w:rsidP="00B57ED7">
      <w:pPr>
        <w:pStyle w:val="EndNoteBibliography"/>
        <w:spacing w:after="0"/>
        <w:ind w:left="720" w:hanging="720"/>
      </w:pPr>
      <w:r w:rsidRPr="00B57ED7">
        <w:t>11.</w:t>
      </w:r>
      <w:r w:rsidRPr="00B57ED7">
        <w:tab/>
        <w:t xml:space="preserve">Alberts B: </w:t>
      </w:r>
      <w:r w:rsidRPr="00B57ED7">
        <w:rPr>
          <w:b/>
        </w:rPr>
        <w:t>Molecular Biology of the Cell</w:t>
      </w:r>
      <w:r w:rsidRPr="00B57ED7">
        <w:t>, 6 edn. Kindle Edition. : W. W. Norton &amp; Company.</w:t>
      </w:r>
    </w:p>
    <w:p w14:paraId="17F6DA44" w14:textId="77777777" w:rsidR="00B57ED7" w:rsidRPr="00B57ED7" w:rsidRDefault="00B57ED7" w:rsidP="00B57ED7">
      <w:pPr>
        <w:pStyle w:val="EndNoteBibliography"/>
        <w:spacing w:after="0"/>
        <w:ind w:left="720" w:hanging="720"/>
      </w:pPr>
      <w:r w:rsidRPr="00B57ED7">
        <w:t>12.</w:t>
      </w:r>
      <w:r w:rsidRPr="00B57ED7">
        <w:tab/>
        <w:t xml:space="preserve">Gupta A, Shah P, Haider A, Gupta K, Siddiqi MI, Ralph SA, Habib S: </w:t>
      </w:r>
      <w:r w:rsidRPr="00B57ED7">
        <w:rPr>
          <w:b/>
        </w:rPr>
        <w:t>Reduced ribosomes of the apicoplast and mitochondrion of Plasmodium spp. and predicted interactions with antibiotics</w:t>
      </w:r>
      <w:r w:rsidRPr="00B57ED7">
        <w:t xml:space="preserve">. In: </w:t>
      </w:r>
      <w:r w:rsidRPr="00B57ED7">
        <w:rPr>
          <w:i/>
        </w:rPr>
        <w:t>Open Biol.</w:t>
      </w:r>
      <w:r w:rsidRPr="00B57ED7">
        <w:t xml:space="preserve"> vol. 4; 2014.</w:t>
      </w:r>
    </w:p>
    <w:p w14:paraId="4C5D4FE1" w14:textId="77777777" w:rsidR="00B57ED7" w:rsidRPr="00B57ED7" w:rsidRDefault="00B57ED7" w:rsidP="00B57ED7">
      <w:pPr>
        <w:pStyle w:val="EndNoteBibliography"/>
        <w:spacing w:after="0"/>
        <w:ind w:left="720" w:hanging="720"/>
      </w:pPr>
      <w:r w:rsidRPr="00B57ED7">
        <w:t>13.</w:t>
      </w:r>
      <w:r w:rsidRPr="00B57ED7">
        <w:tab/>
        <w:t xml:space="preserve">Dimasi J: </w:t>
      </w:r>
      <w:r w:rsidRPr="00B57ED7">
        <w:rPr>
          <w:b/>
        </w:rPr>
        <w:t>Innovation in the pharmaceutical industry: New estimates of R&amp;D costs</w:t>
      </w:r>
      <w:r w:rsidRPr="00B57ED7">
        <w:t xml:space="preserve">. </w:t>
      </w:r>
      <w:r w:rsidRPr="00B57ED7">
        <w:rPr>
          <w:i/>
        </w:rPr>
        <w:t xml:space="preserve">Journal of Health Economics </w:t>
      </w:r>
      <w:r w:rsidRPr="00B57ED7">
        <w:t xml:space="preserve">2016, </w:t>
      </w:r>
      <w:r w:rsidRPr="00B57ED7">
        <w:rPr>
          <w:b/>
        </w:rPr>
        <w:t>47</w:t>
      </w:r>
      <w:r w:rsidRPr="00B57ED7">
        <w:t>(May 2016):3.</w:t>
      </w:r>
    </w:p>
    <w:p w14:paraId="69B3D1D6" w14:textId="77777777" w:rsidR="00B57ED7" w:rsidRPr="00B57ED7" w:rsidRDefault="00B57ED7" w:rsidP="00B57ED7">
      <w:pPr>
        <w:pStyle w:val="EndNoteBibliography"/>
        <w:spacing w:after="0"/>
        <w:ind w:left="720" w:hanging="720"/>
      </w:pPr>
      <w:r w:rsidRPr="00B57ED7">
        <w:t>14.</w:t>
      </w:r>
      <w:r w:rsidRPr="00B57ED7">
        <w:tab/>
        <w:t>Janes J, Young ME, Chen E, Rogers NH, Burgstaller-Muehlbacher S, Hughes LD, Love MS, Hull MV, Kuhen KL, Woods AK</w:t>
      </w:r>
      <w:r w:rsidRPr="00B57ED7">
        <w:rPr>
          <w:i/>
        </w:rPr>
        <w:t xml:space="preserve"> et al</w:t>
      </w:r>
      <w:r w:rsidRPr="00B57ED7">
        <w:t xml:space="preserve">: </w:t>
      </w:r>
      <w:r w:rsidRPr="00B57ED7">
        <w:rPr>
          <w:b/>
        </w:rPr>
        <w:t>The ReFRAME library as a comprehensive drug repurposing library and its application to the treatment of cryptosporidiosis</w:t>
      </w:r>
      <w:r w:rsidRPr="00B57ED7">
        <w:t>. 2018.</w:t>
      </w:r>
    </w:p>
    <w:p w14:paraId="560044B6" w14:textId="6B8F9324" w:rsidR="00B57ED7" w:rsidRPr="00B57ED7" w:rsidRDefault="00B57ED7" w:rsidP="00B57ED7">
      <w:pPr>
        <w:pStyle w:val="EndNoteBibliography"/>
        <w:spacing w:after="0"/>
        <w:ind w:left="720" w:hanging="720"/>
      </w:pPr>
      <w:r w:rsidRPr="00B57ED7">
        <w:t>15.</w:t>
      </w:r>
      <w:r w:rsidRPr="00B57ED7">
        <w:tab/>
      </w:r>
      <w:r w:rsidRPr="00B57ED7">
        <w:rPr>
          <w:b/>
        </w:rPr>
        <w:t xml:space="preserve">On the Cost of Floating-Point ComputationWithout Extra-Precise Arithmetic </w:t>
      </w:r>
      <w:r w:rsidRPr="00B57ED7">
        <w:t>[</w:t>
      </w:r>
      <w:hyperlink r:id="rId27" w:history="1">
        <w:r w:rsidRPr="00B57ED7">
          <w:rPr>
            <w:rStyle w:val="Hyperlink"/>
          </w:rPr>
          <w:t>https://people.eecs.berkeley.edu/~wkahan/Qdrtcs.pdf</w:t>
        </w:r>
      </w:hyperlink>
      <w:r w:rsidRPr="00B57ED7">
        <w:t>]</w:t>
      </w:r>
    </w:p>
    <w:p w14:paraId="14C148EE" w14:textId="77777777" w:rsidR="00B57ED7" w:rsidRPr="00B57ED7" w:rsidRDefault="00B57ED7" w:rsidP="00B57ED7">
      <w:pPr>
        <w:pStyle w:val="EndNoteBibliography"/>
        <w:spacing w:after="0"/>
        <w:ind w:left="720" w:hanging="720"/>
      </w:pPr>
      <w:r w:rsidRPr="00B57ED7">
        <w:t>16.</w:t>
      </w:r>
      <w:r w:rsidRPr="00B57ED7">
        <w:tab/>
        <w:t xml:space="preserve">Campbell MP: </w:t>
      </w:r>
      <w:r w:rsidRPr="00B57ED7">
        <w:rPr>
          <w:b/>
        </w:rPr>
        <w:t>Losing My Precision: Tips For Handling Tricky Floating Point Arithmetic</w:t>
      </w:r>
      <w:r w:rsidRPr="00B57ED7">
        <w:t xml:space="preserve">. </w:t>
      </w:r>
      <w:r w:rsidRPr="00B57ED7">
        <w:rPr>
          <w:i/>
        </w:rPr>
        <w:t xml:space="preserve">Society of Actuaries </w:t>
      </w:r>
      <w:r w:rsidRPr="00B57ED7">
        <w:t>2014(April 2014).</w:t>
      </w:r>
    </w:p>
    <w:p w14:paraId="6200DCC2" w14:textId="398BD98F" w:rsidR="00B57ED7" w:rsidRPr="00B57ED7" w:rsidRDefault="00B57ED7" w:rsidP="00B57ED7">
      <w:pPr>
        <w:pStyle w:val="EndNoteBibliography"/>
        <w:spacing w:after="0"/>
        <w:ind w:left="720" w:hanging="720"/>
      </w:pPr>
      <w:r w:rsidRPr="00B57ED7">
        <w:t>17.</w:t>
      </w:r>
      <w:r w:rsidRPr="00B57ED7">
        <w:tab/>
      </w:r>
      <w:r w:rsidRPr="00B57ED7">
        <w:rPr>
          <w:b/>
        </w:rPr>
        <w:t xml:space="preserve">BLAST Options and Defaults </w:t>
      </w:r>
      <w:r w:rsidRPr="00B57ED7">
        <w:t>[</w:t>
      </w:r>
      <w:hyperlink r:id="rId28" w:history="1">
        <w:r w:rsidRPr="00B57ED7">
          <w:rPr>
            <w:rStyle w:val="Hyperlink"/>
          </w:rPr>
          <w:t>https://www.arabidopsis.org/Blast/BLASToptions.jsp</w:t>
        </w:r>
      </w:hyperlink>
      <w:r w:rsidRPr="00B57ED7">
        <w:t>]</w:t>
      </w:r>
    </w:p>
    <w:p w14:paraId="72800223" w14:textId="77777777" w:rsidR="00B57ED7" w:rsidRPr="00B57ED7" w:rsidRDefault="00B57ED7" w:rsidP="00B57ED7">
      <w:pPr>
        <w:pStyle w:val="EndNoteBibliography"/>
        <w:spacing w:after="0"/>
        <w:ind w:left="720" w:hanging="720"/>
      </w:pPr>
      <w:r w:rsidRPr="00B57ED7">
        <w:t>18.</w:t>
      </w:r>
      <w:r w:rsidRPr="00B57ED7">
        <w:tab/>
        <w:t xml:space="preserve">Lamesch P, Department of Plant Biology CI, 260 Panama St., Stanford, CA 94305, USA, Berardini TZ, Department of Plant Biology CI, 260 Panama St., Stanford, CA 94305, USA, Li D, Department of Plant Biology CI, 260 Panama St., Stanford, CA 94305, USA, Swarbreck D, Department of Plant </w:t>
      </w:r>
      <w:r w:rsidRPr="00B57ED7">
        <w:lastRenderedPageBreak/>
        <w:t>Biology CI, 260 Panama St., Stanford, CA 94305, USA, Wilks C, Department of Plant Biology CI, 260 Panama St., Stanford, CA 94305, USA</w:t>
      </w:r>
      <w:r w:rsidRPr="00B57ED7">
        <w:rPr>
          <w:i/>
        </w:rPr>
        <w:t xml:space="preserve"> et al</w:t>
      </w:r>
      <w:r w:rsidRPr="00B57ED7">
        <w:t xml:space="preserve">: </w:t>
      </w:r>
      <w:r w:rsidRPr="00B57ED7">
        <w:rPr>
          <w:b/>
        </w:rPr>
        <w:t>The Arabidopsis Information Resource (TAIR): improved gene annotation and new tools</w:t>
      </w:r>
      <w:r w:rsidRPr="00B57ED7">
        <w:t xml:space="preserve">. </w:t>
      </w:r>
      <w:r w:rsidRPr="00B57ED7">
        <w:rPr>
          <w:i/>
        </w:rPr>
        <w:t xml:space="preserve">Nucleic Acids Research </w:t>
      </w:r>
      <w:r w:rsidRPr="00B57ED7">
        <w:t xml:space="preserve">2020, </w:t>
      </w:r>
      <w:r w:rsidRPr="00B57ED7">
        <w:rPr>
          <w:b/>
        </w:rPr>
        <w:t>40</w:t>
      </w:r>
      <w:r w:rsidRPr="00B57ED7">
        <w:t>(D1).</w:t>
      </w:r>
    </w:p>
    <w:p w14:paraId="75F4389D" w14:textId="4B17AC6B" w:rsidR="00B57ED7" w:rsidRPr="00B57ED7" w:rsidRDefault="00B57ED7" w:rsidP="00B57ED7">
      <w:pPr>
        <w:pStyle w:val="EndNoteBibliography"/>
        <w:spacing w:after="0"/>
        <w:ind w:left="720" w:hanging="720"/>
      </w:pPr>
      <w:r w:rsidRPr="00B57ED7">
        <w:t>19.</w:t>
      </w:r>
      <w:r w:rsidRPr="00B57ED7">
        <w:tab/>
      </w:r>
      <w:r w:rsidRPr="00B57ED7">
        <w:rPr>
          <w:b/>
        </w:rPr>
        <w:t xml:space="preserve">Lognormal function | R Documentation </w:t>
      </w:r>
      <w:r w:rsidRPr="00B57ED7">
        <w:t>[</w:t>
      </w:r>
      <w:hyperlink r:id="rId29" w:history="1">
        <w:r w:rsidRPr="00B57ED7">
          <w:rPr>
            <w:rStyle w:val="Hyperlink"/>
          </w:rPr>
          <w:t>https://www.rdocumentation.org/packages/stats/versions/3.6.2/topics/Lognormal</w:t>
        </w:r>
      </w:hyperlink>
      <w:r w:rsidRPr="00B57ED7">
        <w:t>]</w:t>
      </w:r>
    </w:p>
    <w:p w14:paraId="11A5E524" w14:textId="77777777" w:rsidR="00B57ED7" w:rsidRPr="00B57ED7" w:rsidRDefault="00B57ED7" w:rsidP="00B57ED7">
      <w:pPr>
        <w:pStyle w:val="EndNoteBibliography"/>
        <w:spacing w:after="0"/>
        <w:ind w:left="720" w:hanging="720"/>
      </w:pPr>
      <w:r w:rsidRPr="00B57ED7">
        <w:t>20.</w:t>
      </w:r>
      <w:r w:rsidRPr="00B57ED7">
        <w:tab/>
      </w:r>
      <w:r w:rsidRPr="00B57ED7">
        <w:rPr>
          <w:b/>
        </w:rPr>
        <w:t>MAd-package: Meta-Analysis with Mean Differences in MAd: Meta-Analysis with Mean Differences</w:t>
      </w:r>
      <w:r w:rsidRPr="00B57ED7">
        <w:t>. 2014.</w:t>
      </w:r>
    </w:p>
    <w:p w14:paraId="500F8456" w14:textId="77777777" w:rsidR="00B57ED7" w:rsidRPr="00B57ED7" w:rsidRDefault="00B57ED7" w:rsidP="00B57ED7">
      <w:pPr>
        <w:pStyle w:val="EndNoteBibliography"/>
        <w:spacing w:after="0"/>
        <w:ind w:left="720" w:hanging="720"/>
      </w:pPr>
      <w:r w:rsidRPr="00B57ED7">
        <w:t>21.</w:t>
      </w:r>
      <w:r w:rsidRPr="00B57ED7">
        <w:tab/>
        <w:t xml:space="preserve">Pham-Gia T, Hung TL: </w:t>
      </w:r>
      <w:r w:rsidRPr="00B57ED7">
        <w:rPr>
          <w:b/>
        </w:rPr>
        <w:t>PII: S0895-7177(01)00109-1 | Elsevier Enhanced Reader</w:t>
      </w:r>
      <w:r w:rsidRPr="00B57ED7">
        <w:t>. 2000.</w:t>
      </w:r>
    </w:p>
    <w:p w14:paraId="43F4F35C" w14:textId="77777777" w:rsidR="00B57ED7" w:rsidRPr="00B57ED7" w:rsidRDefault="00B57ED7" w:rsidP="00B57ED7">
      <w:pPr>
        <w:pStyle w:val="EndNoteBibliography"/>
        <w:spacing w:after="0"/>
        <w:ind w:left="720" w:hanging="720"/>
      </w:pPr>
      <w:r w:rsidRPr="00B57ED7">
        <w:t>22.</w:t>
      </w:r>
      <w:r w:rsidRPr="00B57ED7">
        <w:tab/>
      </w:r>
      <w:r w:rsidRPr="00B57ED7">
        <w:rPr>
          <w:b/>
        </w:rPr>
        <w:t>forgy: Initialization of cluster prototypes using Forgy's algorithm in inaparc: Initialization Algorithms for Partitioning Cluster Analysis</w:t>
      </w:r>
      <w:r w:rsidRPr="00B57ED7">
        <w:t>. 2020.</w:t>
      </w:r>
    </w:p>
    <w:p w14:paraId="17F898E0" w14:textId="77777777" w:rsidR="00B57ED7" w:rsidRPr="00B57ED7" w:rsidRDefault="00B57ED7" w:rsidP="00B57ED7">
      <w:pPr>
        <w:pStyle w:val="EndNoteBibliography"/>
        <w:spacing w:after="0"/>
        <w:ind w:left="720" w:hanging="720"/>
      </w:pPr>
      <w:r w:rsidRPr="00B57ED7">
        <w:t>23.</w:t>
      </w:r>
      <w:r w:rsidRPr="00B57ED7">
        <w:tab/>
        <w:t xml:space="preserve">Hartigan JA, Wong MA: </w:t>
      </w:r>
      <w:r w:rsidRPr="00B57ED7">
        <w:rPr>
          <w:b/>
        </w:rPr>
        <w:t>Algorithm AS 136: A K-Means Clustering Algorithm</w:t>
      </w:r>
      <w:r w:rsidRPr="00B57ED7">
        <w:t xml:space="preserve">. </w:t>
      </w:r>
      <w:r w:rsidRPr="00B57ED7">
        <w:rPr>
          <w:i/>
        </w:rPr>
        <w:t xml:space="preserve">Journal of the Royal Statistical Society Series C (Applied Statistics) </w:t>
      </w:r>
      <w:r w:rsidRPr="00B57ED7">
        <w:t xml:space="preserve">1979, </w:t>
      </w:r>
      <w:r w:rsidRPr="00B57ED7">
        <w:rPr>
          <w:b/>
        </w:rPr>
        <w:t>28</w:t>
      </w:r>
      <w:r w:rsidRPr="00B57ED7">
        <w:t>(1):100-108.</w:t>
      </w:r>
    </w:p>
    <w:p w14:paraId="1B984794" w14:textId="6E92A3DD" w:rsidR="00B57ED7" w:rsidRPr="00B57ED7" w:rsidRDefault="00B57ED7" w:rsidP="00B57ED7">
      <w:pPr>
        <w:pStyle w:val="EndNoteBibliography"/>
        <w:spacing w:after="0"/>
        <w:ind w:left="720" w:hanging="720"/>
      </w:pPr>
      <w:r w:rsidRPr="00B57ED7">
        <w:t>24.</w:t>
      </w:r>
      <w:r w:rsidRPr="00B57ED7">
        <w:tab/>
      </w:r>
      <w:r w:rsidRPr="00B57ED7">
        <w:rPr>
          <w:b/>
        </w:rPr>
        <w:t xml:space="preserve">Sulfadoxine | C12H14N4O4S | ChemSpider </w:t>
      </w:r>
      <w:r w:rsidRPr="00B57ED7">
        <w:t>[</w:t>
      </w:r>
      <w:hyperlink r:id="rId30" w:history="1">
        <w:r w:rsidRPr="00B57ED7">
          <w:rPr>
            <w:rStyle w:val="Hyperlink"/>
          </w:rPr>
          <w:t>http://www.chemspider.com/Chemical-Structure.16218.html</w:t>
        </w:r>
      </w:hyperlink>
      <w:r w:rsidRPr="00B57ED7">
        <w:t>]</w:t>
      </w:r>
    </w:p>
    <w:p w14:paraId="33A41DE3" w14:textId="69483559" w:rsidR="00B57ED7" w:rsidRPr="00B57ED7" w:rsidRDefault="00B57ED7" w:rsidP="00B57ED7">
      <w:pPr>
        <w:pStyle w:val="EndNoteBibliography"/>
        <w:spacing w:after="0"/>
        <w:ind w:left="720" w:hanging="720"/>
      </w:pPr>
      <w:r w:rsidRPr="00B57ED7">
        <w:t>25.</w:t>
      </w:r>
      <w:r w:rsidRPr="00B57ED7">
        <w:tab/>
      </w:r>
      <w:r w:rsidRPr="00B57ED7">
        <w:rPr>
          <w:b/>
        </w:rPr>
        <w:t xml:space="preserve">Sulfacytine | C12H14N4O3S | ChemSpider </w:t>
      </w:r>
      <w:r w:rsidRPr="00B57ED7">
        <w:t>[</w:t>
      </w:r>
      <w:hyperlink r:id="rId31" w:history="1">
        <w:r w:rsidRPr="00B57ED7">
          <w:rPr>
            <w:rStyle w:val="Hyperlink"/>
          </w:rPr>
          <w:t>http://www.chemspider.com/Chemical-Structure.5131.html</w:t>
        </w:r>
      </w:hyperlink>
      <w:r w:rsidRPr="00B57ED7">
        <w:t>]</w:t>
      </w:r>
    </w:p>
    <w:p w14:paraId="65A6DB14" w14:textId="77777777" w:rsidR="00B57ED7" w:rsidRPr="00B57ED7" w:rsidRDefault="00B57ED7" w:rsidP="00B57ED7">
      <w:pPr>
        <w:pStyle w:val="EndNoteBibliography"/>
        <w:spacing w:after="0"/>
        <w:ind w:left="720" w:hanging="720"/>
      </w:pPr>
      <w:r w:rsidRPr="00B57ED7">
        <w:t>26.</w:t>
      </w:r>
      <w:r w:rsidRPr="00B57ED7">
        <w:tab/>
      </w:r>
      <w:r w:rsidRPr="00B57ED7">
        <w:rPr>
          <w:b/>
        </w:rPr>
        <w:t>Search of: p falciparum malaria - List Results - ClinicalTrials.gov</w:t>
      </w:r>
      <w:r w:rsidRPr="00B57ED7">
        <w:t>. 2020.</w:t>
      </w:r>
    </w:p>
    <w:p w14:paraId="30493381" w14:textId="77777777" w:rsidR="00B57ED7" w:rsidRPr="00B57ED7" w:rsidRDefault="00B57ED7" w:rsidP="00B57ED7">
      <w:pPr>
        <w:pStyle w:val="EndNoteBibliography"/>
        <w:spacing w:after="0"/>
        <w:ind w:left="720" w:hanging="720"/>
      </w:pPr>
      <w:r w:rsidRPr="00B57ED7">
        <w:t>27.</w:t>
      </w:r>
      <w:r w:rsidRPr="00B57ED7">
        <w:tab/>
      </w:r>
      <w:r w:rsidRPr="00B57ED7">
        <w:rPr>
          <w:b/>
        </w:rPr>
        <w:t>Azithromycin Plus Chloroquine Versus Mefloquine for the Treatment of Uncomplicated Malaria in Africa - Full Text View - ClinicalTrials.gov</w:t>
      </w:r>
      <w:r w:rsidRPr="00B57ED7">
        <w:t>. 2020.</w:t>
      </w:r>
    </w:p>
    <w:p w14:paraId="69201A08" w14:textId="77777777" w:rsidR="00B57ED7" w:rsidRPr="00B57ED7" w:rsidRDefault="00B57ED7" w:rsidP="00B57ED7">
      <w:pPr>
        <w:pStyle w:val="EndNoteBibliography"/>
        <w:spacing w:after="0"/>
        <w:ind w:left="720" w:hanging="720"/>
      </w:pPr>
      <w:r w:rsidRPr="00B57ED7">
        <w:t>28.</w:t>
      </w:r>
      <w:r w:rsidRPr="00B57ED7">
        <w:tab/>
        <w:t xml:space="preserve">Rosenthal PJ: </w:t>
      </w:r>
      <w:r w:rsidRPr="00B57ED7">
        <w:rPr>
          <w:b/>
        </w:rPr>
        <w:t>Azithromycin for Malaria?</w:t>
      </w:r>
      <w:r w:rsidRPr="00B57ED7">
        <w:t xml:space="preserve"> </w:t>
      </w:r>
      <w:r w:rsidRPr="00B57ED7">
        <w:rPr>
          <w:i/>
        </w:rPr>
        <w:t xml:space="preserve">Am J Trop Med Hyg </w:t>
      </w:r>
      <w:r w:rsidRPr="00B57ED7">
        <w:t xml:space="preserve">2016, </w:t>
      </w:r>
      <w:r w:rsidRPr="00B57ED7">
        <w:rPr>
          <w:b/>
        </w:rPr>
        <w:t>95</w:t>
      </w:r>
      <w:r w:rsidRPr="00B57ED7">
        <w:t>(1):2-4.</w:t>
      </w:r>
    </w:p>
    <w:p w14:paraId="2BC7F0A6" w14:textId="77777777" w:rsidR="00B57ED7" w:rsidRPr="00B57ED7" w:rsidRDefault="00B57ED7" w:rsidP="00B57ED7">
      <w:pPr>
        <w:pStyle w:val="EndNoteBibliography"/>
        <w:spacing w:after="0"/>
        <w:ind w:left="720" w:hanging="720"/>
      </w:pPr>
      <w:r w:rsidRPr="00B57ED7">
        <w:t>29.</w:t>
      </w:r>
      <w:r w:rsidRPr="00B57ED7">
        <w:tab/>
        <w:t xml:space="preserve">Lell B, Kremsner PG: </w:t>
      </w:r>
      <w:r w:rsidRPr="00B57ED7">
        <w:rPr>
          <w:b/>
        </w:rPr>
        <w:t>Clindamycin as an Antimalarial Drug: Review of Clinical Trials</w:t>
      </w:r>
      <w:r w:rsidRPr="00B57ED7">
        <w:t>. 2002.</w:t>
      </w:r>
    </w:p>
    <w:p w14:paraId="7FB77E38" w14:textId="77777777" w:rsidR="00B57ED7" w:rsidRPr="00B57ED7" w:rsidRDefault="00B57ED7" w:rsidP="00B57ED7">
      <w:pPr>
        <w:pStyle w:val="EndNoteBibliography"/>
        <w:spacing w:after="0"/>
        <w:ind w:left="720" w:hanging="720"/>
      </w:pPr>
      <w:r w:rsidRPr="00B57ED7">
        <w:t>30.</w:t>
      </w:r>
      <w:r w:rsidRPr="00B57ED7">
        <w:tab/>
        <w:t xml:space="preserve">Nakornchai S, Konthiang P: </w:t>
      </w:r>
      <w:r w:rsidRPr="00B57ED7">
        <w:rPr>
          <w:b/>
        </w:rPr>
        <w:t>Activity of azithromycin or erythromycin in combination with antimalarial drugs against multidrug-resistant Plasmodium falciparum in vitro</w:t>
      </w:r>
      <w:r w:rsidRPr="00B57ED7">
        <w:t xml:space="preserve">. </w:t>
      </w:r>
      <w:r w:rsidRPr="00B57ED7">
        <w:rPr>
          <w:i/>
        </w:rPr>
        <w:t xml:space="preserve">Acta Trop </w:t>
      </w:r>
      <w:r w:rsidRPr="00B57ED7">
        <w:t xml:space="preserve">2006, </w:t>
      </w:r>
      <w:r w:rsidRPr="00B57ED7">
        <w:rPr>
          <w:b/>
        </w:rPr>
        <w:t>100</w:t>
      </w:r>
      <w:r w:rsidRPr="00B57ED7">
        <w:t>(3):185-191.</w:t>
      </w:r>
    </w:p>
    <w:p w14:paraId="608386D8" w14:textId="77777777" w:rsidR="00B57ED7" w:rsidRPr="00B57ED7" w:rsidRDefault="00B57ED7" w:rsidP="00B57ED7">
      <w:pPr>
        <w:pStyle w:val="EndNoteBibliography"/>
        <w:spacing w:after="0"/>
        <w:ind w:left="720" w:hanging="720"/>
        <w:rPr>
          <w:b/>
        </w:rPr>
      </w:pPr>
      <w:r w:rsidRPr="00B57ED7">
        <w:t>31.</w:t>
      </w:r>
      <w:r w:rsidRPr="00B57ED7">
        <w:tab/>
      </w:r>
      <w:r w:rsidRPr="00B57ED7">
        <w:rPr>
          <w:b/>
        </w:rPr>
        <w:t xml:space="preserve">In vitro evaluation of erythromycin in chloroquine resistant brazilian P. falciparum freshly isolates: modulating effect and antimalarial activity evidence </w:t>
      </w:r>
    </w:p>
    <w:p w14:paraId="02262957" w14:textId="77777777" w:rsidR="00B57ED7" w:rsidRPr="00B57ED7" w:rsidRDefault="00B57ED7" w:rsidP="00B57ED7">
      <w:pPr>
        <w:pStyle w:val="EndNoteBibliography"/>
        <w:spacing w:after="0"/>
        <w:ind w:left="720" w:hanging="720"/>
      </w:pPr>
      <w:r w:rsidRPr="00B57ED7">
        <w:t>32.</w:t>
      </w:r>
      <w:r w:rsidRPr="00B57ED7">
        <w:tab/>
        <w:t xml:space="preserve">Gaillard T, Madamet M, Pradines B: </w:t>
      </w:r>
      <w:r w:rsidRPr="00B57ED7">
        <w:rPr>
          <w:b/>
        </w:rPr>
        <w:t>Tetracyclines in malaria</w:t>
      </w:r>
      <w:r w:rsidRPr="00B57ED7">
        <w:t xml:space="preserve">. </w:t>
      </w:r>
      <w:r w:rsidRPr="00B57ED7">
        <w:rPr>
          <w:i/>
        </w:rPr>
        <w:t xml:space="preserve">Malaria Journal </w:t>
      </w:r>
      <w:r w:rsidRPr="00B57ED7">
        <w:t xml:space="preserve">2015, </w:t>
      </w:r>
      <w:r w:rsidRPr="00B57ED7">
        <w:rPr>
          <w:b/>
        </w:rPr>
        <w:t>14</w:t>
      </w:r>
      <w:r w:rsidRPr="00B57ED7">
        <w:t>(1):1-10.</w:t>
      </w:r>
    </w:p>
    <w:p w14:paraId="64303D6C" w14:textId="77777777" w:rsidR="00B57ED7" w:rsidRPr="00B57ED7" w:rsidRDefault="00B57ED7" w:rsidP="00B57ED7">
      <w:pPr>
        <w:pStyle w:val="EndNoteBibliography"/>
        <w:spacing w:after="0"/>
        <w:ind w:left="720" w:hanging="720"/>
      </w:pPr>
      <w:r w:rsidRPr="00B57ED7">
        <w:t>33.</w:t>
      </w:r>
      <w:r w:rsidRPr="00B57ED7">
        <w:tab/>
        <w:t xml:space="preserve">Willerson D: </w:t>
      </w:r>
      <w:r w:rsidRPr="00B57ED7">
        <w:rPr>
          <w:b/>
        </w:rPr>
        <w:t>Effects of Minocycline against Chloroquine-Resistant Falciparum Malaria* | The American Journal of Tropical Medicine and Hygiene</w:t>
      </w:r>
      <w:r w:rsidRPr="00B57ED7">
        <w:t xml:space="preserve">. </w:t>
      </w:r>
      <w:r w:rsidRPr="00B57ED7">
        <w:rPr>
          <w:i/>
        </w:rPr>
        <w:t xml:space="preserve">American Journal of Tropical Medicine and Hygiene </w:t>
      </w:r>
      <w:r w:rsidRPr="00B57ED7">
        <w:t xml:space="preserve">1972, </w:t>
      </w:r>
      <w:r w:rsidRPr="00B57ED7">
        <w:rPr>
          <w:b/>
        </w:rPr>
        <w:t>21</w:t>
      </w:r>
      <w:r w:rsidRPr="00B57ED7">
        <w:t>(6):857-862.</w:t>
      </w:r>
    </w:p>
    <w:p w14:paraId="11AC289B" w14:textId="77777777" w:rsidR="00B57ED7" w:rsidRPr="00B57ED7" w:rsidRDefault="00B57ED7" w:rsidP="00B57ED7">
      <w:pPr>
        <w:pStyle w:val="EndNoteBibliography"/>
        <w:spacing w:after="0"/>
        <w:ind w:left="720" w:hanging="720"/>
      </w:pPr>
      <w:r w:rsidRPr="00B57ED7">
        <w:t>34.</w:t>
      </w:r>
      <w:r w:rsidRPr="00B57ED7">
        <w:tab/>
        <w:t xml:space="preserve">Pisarski K: </w:t>
      </w:r>
      <w:r w:rsidRPr="00B57ED7">
        <w:rPr>
          <w:b/>
        </w:rPr>
        <w:t>The Global Burden of Disease of Zoonotic Parasitic Diseases: Top 5 Contenders for Priority Consideration</w:t>
      </w:r>
      <w:r w:rsidRPr="00B57ED7">
        <w:t xml:space="preserve">. In: </w:t>
      </w:r>
      <w:r w:rsidRPr="00B57ED7">
        <w:rPr>
          <w:i/>
        </w:rPr>
        <w:t>Trop Med Infect Dis.</w:t>
      </w:r>
      <w:r w:rsidRPr="00B57ED7">
        <w:t xml:space="preserve"> vol. 4; 2019.</w:t>
      </w:r>
    </w:p>
    <w:p w14:paraId="20C592EA" w14:textId="77777777" w:rsidR="00B57ED7" w:rsidRPr="00B57ED7" w:rsidRDefault="00B57ED7" w:rsidP="00B57ED7">
      <w:pPr>
        <w:pStyle w:val="EndNoteBibliography"/>
        <w:spacing w:after="0"/>
        <w:ind w:left="720" w:hanging="720"/>
      </w:pPr>
      <w:r w:rsidRPr="00B57ED7">
        <w:t>35.</w:t>
      </w:r>
      <w:r w:rsidRPr="00B57ED7">
        <w:tab/>
      </w:r>
      <w:r w:rsidRPr="00B57ED7">
        <w:rPr>
          <w:b/>
        </w:rPr>
        <w:t>World malaria report 2019</w:t>
      </w:r>
      <w:r w:rsidRPr="00B57ED7">
        <w:t>. 2019.</w:t>
      </w:r>
    </w:p>
    <w:p w14:paraId="563E909E" w14:textId="77777777" w:rsidR="00B57ED7" w:rsidRPr="00B57ED7" w:rsidRDefault="00B57ED7" w:rsidP="00B57ED7">
      <w:pPr>
        <w:pStyle w:val="EndNoteBibliography"/>
        <w:spacing w:after="0"/>
        <w:ind w:left="720" w:hanging="720"/>
      </w:pPr>
      <w:r w:rsidRPr="00B57ED7">
        <w:t>36.</w:t>
      </w:r>
      <w:r w:rsidRPr="00B57ED7">
        <w:tab/>
        <w:t xml:space="preserve">Baird JK, Valecha N, Duparc S, White NJ, Price RN: </w:t>
      </w:r>
      <w:r w:rsidRPr="00B57ED7">
        <w:rPr>
          <w:b/>
        </w:rPr>
        <w:t>Diagnosis and Treatment of Plasmodium vivax Malaria</w:t>
      </w:r>
      <w:r w:rsidRPr="00B57ED7">
        <w:t xml:space="preserve">. </w:t>
      </w:r>
      <w:r w:rsidRPr="00B57ED7">
        <w:rPr>
          <w:i/>
        </w:rPr>
        <w:t xml:space="preserve">Am J Trop Med Hyg </w:t>
      </w:r>
      <w:r w:rsidRPr="00B57ED7">
        <w:t xml:space="preserve">2016, </w:t>
      </w:r>
      <w:r w:rsidRPr="00B57ED7">
        <w:rPr>
          <w:b/>
        </w:rPr>
        <w:t>95</w:t>
      </w:r>
      <w:r w:rsidRPr="00B57ED7">
        <w:t>(6 Suppl):35-51.</w:t>
      </w:r>
    </w:p>
    <w:p w14:paraId="39B77DA3" w14:textId="222D09E1" w:rsidR="00B57ED7" w:rsidRPr="00B57ED7" w:rsidRDefault="00B57ED7" w:rsidP="00B57ED7">
      <w:pPr>
        <w:pStyle w:val="EndNoteBibliography"/>
        <w:spacing w:after="0"/>
        <w:ind w:left="720" w:hanging="720"/>
      </w:pPr>
      <w:r w:rsidRPr="00B57ED7">
        <w:t>37.</w:t>
      </w:r>
      <w:r w:rsidRPr="00B57ED7">
        <w:tab/>
      </w:r>
      <w:r w:rsidRPr="00B57ED7">
        <w:rPr>
          <w:b/>
        </w:rPr>
        <w:t xml:space="preserve">PlasmoDB Download Files </w:t>
      </w:r>
      <w:r w:rsidRPr="00B57ED7">
        <w:t>[</w:t>
      </w:r>
      <w:hyperlink r:id="rId32" w:history="1">
        <w:r w:rsidRPr="00B57ED7">
          <w:rPr>
            <w:rStyle w:val="Hyperlink"/>
          </w:rPr>
          <w:t>https://plasmodb.org/common/downloads/Current_Release/PvivaxP01/fasta/data/</w:t>
        </w:r>
      </w:hyperlink>
      <w:r w:rsidRPr="00B57ED7">
        <w:t>]</w:t>
      </w:r>
    </w:p>
    <w:p w14:paraId="532848F8" w14:textId="7EFA9982" w:rsidR="00B57ED7" w:rsidRPr="00B57ED7" w:rsidRDefault="00B57ED7" w:rsidP="00B57ED7">
      <w:pPr>
        <w:pStyle w:val="EndNoteBibliography"/>
        <w:spacing w:after="0"/>
        <w:ind w:left="720" w:hanging="720"/>
      </w:pPr>
      <w:r w:rsidRPr="00B57ED7">
        <w:t>38.</w:t>
      </w:r>
      <w:r w:rsidRPr="00B57ED7">
        <w:tab/>
      </w:r>
      <w:r w:rsidRPr="00B57ED7">
        <w:rPr>
          <w:b/>
        </w:rPr>
        <w:t xml:space="preserve">Data Set GeneDB: The Sanger Institute Pathogen Genomics Database </w:t>
      </w:r>
      <w:r w:rsidRPr="00B57ED7">
        <w:t>[</w:t>
      </w:r>
      <w:hyperlink r:id="rId33" w:history="1">
        <w:r w:rsidRPr="00B57ED7">
          <w:rPr>
            <w:rStyle w:val="Hyperlink"/>
          </w:rPr>
          <w:t>https://plasmodb.org/plasmo/app/record/dataset/DS_365c388131</w:t>
        </w:r>
      </w:hyperlink>
      <w:r w:rsidRPr="00B57ED7">
        <w:t>]</w:t>
      </w:r>
    </w:p>
    <w:p w14:paraId="27824DEA" w14:textId="292D1A8B" w:rsidR="00B57ED7" w:rsidRPr="00B57ED7" w:rsidRDefault="00B57ED7" w:rsidP="00B57ED7">
      <w:pPr>
        <w:pStyle w:val="EndNoteBibliography"/>
        <w:spacing w:after="0"/>
        <w:ind w:left="720" w:hanging="720"/>
      </w:pPr>
      <w:r w:rsidRPr="00B57ED7">
        <w:t>39.</w:t>
      </w:r>
      <w:r w:rsidRPr="00B57ED7">
        <w:tab/>
      </w:r>
      <w:r w:rsidRPr="00B57ED7">
        <w:rPr>
          <w:b/>
        </w:rPr>
        <w:t xml:space="preserve">WHO Guidelines for Drinking Water Quality </w:t>
      </w:r>
      <w:r w:rsidRPr="00B57ED7">
        <w:t>[</w:t>
      </w:r>
      <w:hyperlink r:id="rId34" w:history="1">
        <w:r w:rsidRPr="00B57ED7">
          <w:rPr>
            <w:rStyle w:val="Hyperlink"/>
          </w:rPr>
          <w:t>https://www.who.int/water_sanitation_health/gdwqrevision/cryptodraft2.pdf</w:t>
        </w:r>
      </w:hyperlink>
      <w:r w:rsidRPr="00B57ED7">
        <w:t>]</w:t>
      </w:r>
    </w:p>
    <w:p w14:paraId="55F89265" w14:textId="6897E023" w:rsidR="00B57ED7" w:rsidRPr="00B57ED7" w:rsidRDefault="00B57ED7" w:rsidP="00B57ED7">
      <w:pPr>
        <w:pStyle w:val="EndNoteBibliography"/>
        <w:spacing w:after="0"/>
        <w:ind w:left="720" w:hanging="720"/>
      </w:pPr>
      <w:r w:rsidRPr="00B57ED7">
        <w:t>40.</w:t>
      </w:r>
      <w:r w:rsidRPr="00B57ED7">
        <w:tab/>
      </w:r>
      <w:r w:rsidRPr="00B57ED7">
        <w:rPr>
          <w:b/>
        </w:rPr>
        <w:t xml:space="preserve">Cryptosporidium infection - Diagnosis and treatment - Mayo Clinic </w:t>
      </w:r>
      <w:r w:rsidRPr="00B57ED7">
        <w:t>[</w:t>
      </w:r>
      <w:hyperlink r:id="rId35" w:history="1">
        <w:r w:rsidRPr="00B57ED7">
          <w:rPr>
            <w:rStyle w:val="Hyperlink"/>
          </w:rPr>
          <w:t>https://www.mayoclinic.org/diseases-conditions/cryptosporidium/diagnosis-treatment/drc-20351876</w:t>
        </w:r>
      </w:hyperlink>
      <w:r w:rsidRPr="00B57ED7">
        <w:t>]</w:t>
      </w:r>
    </w:p>
    <w:p w14:paraId="6DF5B064" w14:textId="0DD89F7A" w:rsidR="00B57ED7" w:rsidRPr="00B57ED7" w:rsidRDefault="00B57ED7" w:rsidP="00B57ED7">
      <w:pPr>
        <w:pStyle w:val="EndNoteBibliography"/>
        <w:spacing w:after="0"/>
        <w:ind w:left="720" w:hanging="720"/>
      </w:pPr>
      <w:r w:rsidRPr="00B57ED7">
        <w:t>41.</w:t>
      </w:r>
      <w:r w:rsidRPr="00B57ED7">
        <w:tab/>
      </w:r>
      <w:r w:rsidRPr="00B57ED7">
        <w:rPr>
          <w:b/>
        </w:rPr>
        <w:t xml:space="preserve">Data Set The Universal Protein Resource (UniProt) </w:t>
      </w:r>
      <w:r w:rsidRPr="00B57ED7">
        <w:t>[</w:t>
      </w:r>
      <w:hyperlink r:id="rId36" w:history="1">
        <w:r w:rsidRPr="00B57ED7">
          <w:rPr>
            <w:rStyle w:val="Hyperlink"/>
          </w:rPr>
          <w:t>https://cryptodb.org/cryptodb/app/record/dataset/DS_81c1c359dc</w:t>
        </w:r>
      </w:hyperlink>
      <w:r w:rsidRPr="00B57ED7">
        <w:t>]</w:t>
      </w:r>
    </w:p>
    <w:p w14:paraId="22D602D0" w14:textId="21B0D27B" w:rsidR="00B57ED7" w:rsidRPr="00B57ED7" w:rsidRDefault="00B57ED7" w:rsidP="00B57ED7">
      <w:pPr>
        <w:pStyle w:val="EndNoteBibliography"/>
        <w:spacing w:after="0"/>
        <w:ind w:left="720" w:hanging="720"/>
      </w:pPr>
      <w:r w:rsidRPr="00B57ED7">
        <w:t>42.</w:t>
      </w:r>
      <w:r w:rsidRPr="00B57ED7">
        <w:tab/>
      </w:r>
      <w:r w:rsidRPr="00B57ED7">
        <w:rPr>
          <w:b/>
        </w:rPr>
        <w:t xml:space="preserve">CryptoDB Download Files </w:t>
      </w:r>
      <w:r w:rsidRPr="00B57ED7">
        <w:t>[</w:t>
      </w:r>
      <w:hyperlink r:id="rId37" w:history="1">
        <w:r w:rsidRPr="00B57ED7">
          <w:rPr>
            <w:rStyle w:val="Hyperlink"/>
          </w:rPr>
          <w:t>https://cryptodb.org/common/downloads/Current_Release/CparvumIOWA-ATCC/fasta/data/</w:t>
        </w:r>
      </w:hyperlink>
      <w:r w:rsidRPr="00B57ED7">
        <w:t>]</w:t>
      </w:r>
    </w:p>
    <w:p w14:paraId="5776E553" w14:textId="77777777" w:rsidR="00B57ED7" w:rsidRPr="00B57ED7" w:rsidRDefault="00B57ED7" w:rsidP="00B57ED7">
      <w:pPr>
        <w:pStyle w:val="EndNoteBibliography"/>
        <w:spacing w:after="0"/>
        <w:ind w:left="720" w:hanging="720"/>
      </w:pPr>
      <w:r w:rsidRPr="00B57ED7">
        <w:lastRenderedPageBreak/>
        <w:t>43.</w:t>
      </w:r>
      <w:r w:rsidRPr="00B57ED7">
        <w:tab/>
        <w:t xml:space="preserve">Prevention C-CfDCa: </w:t>
      </w:r>
      <w:r w:rsidRPr="00B57ED7">
        <w:rPr>
          <w:b/>
        </w:rPr>
        <w:t>CDC - Chagas Disease</w:t>
      </w:r>
      <w:r w:rsidRPr="00B57ED7">
        <w:t>. 2019.</w:t>
      </w:r>
    </w:p>
    <w:p w14:paraId="060FEC81" w14:textId="77777777" w:rsidR="00B57ED7" w:rsidRPr="00B57ED7" w:rsidRDefault="00B57ED7" w:rsidP="00B57ED7">
      <w:pPr>
        <w:pStyle w:val="EndNoteBibliography"/>
        <w:spacing w:after="0"/>
        <w:ind w:left="720" w:hanging="720"/>
      </w:pPr>
      <w:r w:rsidRPr="00B57ED7">
        <w:t>44.</w:t>
      </w:r>
      <w:r w:rsidRPr="00B57ED7">
        <w:tab/>
      </w:r>
      <w:r w:rsidRPr="00B57ED7">
        <w:rPr>
          <w:b/>
        </w:rPr>
        <w:t>Chagas disease</w:t>
      </w:r>
      <w:r w:rsidRPr="00B57ED7">
        <w:t>. 2020.</w:t>
      </w:r>
    </w:p>
    <w:p w14:paraId="505D819C" w14:textId="015FB7B0" w:rsidR="00B57ED7" w:rsidRPr="00B57ED7" w:rsidRDefault="00B57ED7" w:rsidP="00B57ED7">
      <w:pPr>
        <w:pStyle w:val="EndNoteBibliography"/>
        <w:spacing w:after="0"/>
        <w:ind w:left="720" w:hanging="720"/>
      </w:pPr>
      <w:r w:rsidRPr="00B57ED7">
        <w:t>45.</w:t>
      </w:r>
      <w:r w:rsidRPr="00B57ED7">
        <w:tab/>
      </w:r>
      <w:r w:rsidRPr="00B57ED7">
        <w:rPr>
          <w:b/>
        </w:rPr>
        <w:t xml:space="preserve">Data Set Entrez Gene </w:t>
      </w:r>
      <w:r w:rsidRPr="00B57ED7">
        <w:t>[</w:t>
      </w:r>
      <w:hyperlink r:id="rId38" w:history="1">
        <w:r w:rsidRPr="00B57ED7">
          <w:rPr>
            <w:rStyle w:val="Hyperlink"/>
          </w:rPr>
          <w:t>https://tritrypdb.org/tritrypdb/app/record/dataset/DS_975f67b61e</w:t>
        </w:r>
      </w:hyperlink>
      <w:r w:rsidRPr="00B57ED7">
        <w:t>]</w:t>
      </w:r>
    </w:p>
    <w:p w14:paraId="37845A29" w14:textId="637C103A" w:rsidR="00B57ED7" w:rsidRPr="00B57ED7" w:rsidRDefault="00B57ED7" w:rsidP="00B57ED7">
      <w:pPr>
        <w:pStyle w:val="EndNoteBibliography"/>
        <w:spacing w:after="0"/>
        <w:ind w:left="720" w:hanging="720"/>
      </w:pPr>
      <w:r w:rsidRPr="00B57ED7">
        <w:t>46.</w:t>
      </w:r>
      <w:r w:rsidRPr="00B57ED7">
        <w:tab/>
      </w:r>
      <w:r w:rsidRPr="00B57ED7">
        <w:rPr>
          <w:b/>
        </w:rPr>
        <w:t xml:space="preserve">TriTrypDB Download Files </w:t>
      </w:r>
      <w:r w:rsidRPr="00B57ED7">
        <w:t>[</w:t>
      </w:r>
      <w:hyperlink r:id="rId39" w:history="1">
        <w:r w:rsidRPr="00B57ED7">
          <w:rPr>
            <w:rStyle w:val="Hyperlink"/>
          </w:rPr>
          <w:t>https://tritrypdb.org/common/downloads/Current_Release/TcruziBrazilA4/fasta/data/</w:t>
        </w:r>
      </w:hyperlink>
      <w:r w:rsidRPr="00B57ED7">
        <w:t>]</w:t>
      </w:r>
    </w:p>
    <w:p w14:paraId="35623681" w14:textId="77777777" w:rsidR="00B57ED7" w:rsidRPr="00B57ED7" w:rsidRDefault="00B57ED7" w:rsidP="00B57ED7">
      <w:pPr>
        <w:pStyle w:val="EndNoteBibliography"/>
        <w:spacing w:after="0"/>
        <w:ind w:left="720" w:hanging="720"/>
      </w:pPr>
      <w:r w:rsidRPr="00B57ED7">
        <w:t>47.</w:t>
      </w:r>
      <w:r w:rsidRPr="00B57ED7">
        <w:tab/>
        <w:t xml:space="preserve">taxonomy: </w:t>
      </w:r>
      <w:r w:rsidRPr="00B57ED7">
        <w:rPr>
          <w:b/>
        </w:rPr>
        <w:t>Taxonomy browser (Trypanosoma brucei gambiense DAL972)</w:t>
      </w:r>
      <w:r w:rsidRPr="00B57ED7">
        <w:t>. 2020.</w:t>
      </w:r>
    </w:p>
    <w:p w14:paraId="42FBB5D4" w14:textId="77777777" w:rsidR="00B57ED7" w:rsidRPr="00B57ED7" w:rsidRDefault="00B57ED7" w:rsidP="00B57ED7">
      <w:pPr>
        <w:pStyle w:val="EndNoteBibliography"/>
        <w:spacing w:after="0"/>
        <w:ind w:left="720" w:hanging="720"/>
      </w:pPr>
      <w:r w:rsidRPr="00B57ED7">
        <w:t>48.</w:t>
      </w:r>
      <w:r w:rsidRPr="00B57ED7">
        <w:tab/>
      </w:r>
      <w:r w:rsidRPr="00B57ED7">
        <w:rPr>
          <w:b/>
        </w:rPr>
        <w:t>CDC - African Trypanosomiasis - Biology</w:t>
      </w:r>
      <w:r w:rsidRPr="00B57ED7">
        <w:t>. 2019.</w:t>
      </w:r>
    </w:p>
    <w:p w14:paraId="119D6049" w14:textId="77777777" w:rsidR="00B57ED7" w:rsidRPr="00B57ED7" w:rsidRDefault="00B57ED7" w:rsidP="00B57ED7">
      <w:pPr>
        <w:pStyle w:val="EndNoteBibliography"/>
        <w:spacing w:after="0"/>
        <w:ind w:left="720" w:hanging="720"/>
      </w:pPr>
      <w:r w:rsidRPr="00B57ED7">
        <w:t>49.</w:t>
      </w:r>
      <w:r w:rsidRPr="00B57ED7">
        <w:tab/>
      </w:r>
      <w:r w:rsidRPr="00B57ED7">
        <w:rPr>
          <w:b/>
        </w:rPr>
        <w:t>CDC - African Trypanosomiasis - Treatment</w:t>
      </w:r>
      <w:r w:rsidRPr="00B57ED7">
        <w:t>. 2019.</w:t>
      </w:r>
    </w:p>
    <w:p w14:paraId="19B09C35" w14:textId="77777777" w:rsidR="00B57ED7" w:rsidRPr="00B57ED7" w:rsidRDefault="00B57ED7" w:rsidP="00B57ED7">
      <w:pPr>
        <w:pStyle w:val="EndNoteBibliography"/>
        <w:spacing w:after="0"/>
        <w:ind w:left="720" w:hanging="720"/>
      </w:pPr>
      <w:r w:rsidRPr="00B57ED7">
        <w:t>50.</w:t>
      </w:r>
      <w:r w:rsidRPr="00B57ED7">
        <w:tab/>
        <w:t xml:space="preserve">taxonomy: </w:t>
      </w:r>
      <w:r w:rsidRPr="00B57ED7">
        <w:rPr>
          <w:b/>
        </w:rPr>
        <w:t>Taxonomy browser (Leishmania donovani BPK282A1)</w:t>
      </w:r>
      <w:r w:rsidRPr="00B57ED7">
        <w:t>. 2020.</w:t>
      </w:r>
    </w:p>
    <w:p w14:paraId="77328C72" w14:textId="77777777" w:rsidR="00B57ED7" w:rsidRPr="00B57ED7" w:rsidRDefault="00B57ED7" w:rsidP="00B57ED7">
      <w:pPr>
        <w:pStyle w:val="EndNoteBibliography"/>
        <w:spacing w:after="0"/>
        <w:ind w:left="720" w:hanging="720"/>
      </w:pPr>
      <w:r w:rsidRPr="00B57ED7">
        <w:t>51.</w:t>
      </w:r>
      <w:r w:rsidRPr="00B57ED7">
        <w:tab/>
        <w:t xml:space="preserve">Magill AJ: </w:t>
      </w:r>
      <w:r w:rsidRPr="00B57ED7">
        <w:rPr>
          <w:b/>
        </w:rPr>
        <w:t>Leishmania donovani - an overview | ScienceDirect Topics</w:t>
      </w:r>
      <w:r w:rsidRPr="00B57ED7">
        <w:t xml:space="preserve">. </w:t>
      </w:r>
      <w:r w:rsidRPr="00B57ED7">
        <w:rPr>
          <w:i/>
        </w:rPr>
        <w:t xml:space="preserve">Medicinal Plant Research in Africa </w:t>
      </w:r>
      <w:r w:rsidRPr="00B57ED7">
        <w:t>2013.</w:t>
      </w:r>
    </w:p>
    <w:p w14:paraId="7A59FFB9" w14:textId="1DBBE8B4" w:rsidR="00B57ED7" w:rsidRPr="00B57ED7" w:rsidRDefault="00B57ED7" w:rsidP="00B57ED7">
      <w:pPr>
        <w:pStyle w:val="EndNoteBibliography"/>
        <w:spacing w:after="0"/>
        <w:ind w:left="720" w:hanging="720"/>
      </w:pPr>
      <w:r w:rsidRPr="00B57ED7">
        <w:t>52.</w:t>
      </w:r>
      <w:r w:rsidRPr="00B57ED7">
        <w:tab/>
      </w:r>
      <w:r w:rsidRPr="00B57ED7">
        <w:rPr>
          <w:b/>
        </w:rPr>
        <w:t xml:space="preserve">Leishmaniasis </w:t>
      </w:r>
      <w:r w:rsidRPr="00B57ED7">
        <w:t>[</w:t>
      </w:r>
      <w:hyperlink r:id="rId40" w:history="1">
        <w:r w:rsidRPr="00B57ED7">
          <w:rPr>
            <w:rStyle w:val="Hyperlink"/>
          </w:rPr>
          <w:t>https://www.who.int/news-room/fact-sheets/detail/leishmaniasis</w:t>
        </w:r>
      </w:hyperlink>
      <w:r w:rsidRPr="00B57ED7">
        <w:t>]</w:t>
      </w:r>
    </w:p>
    <w:p w14:paraId="45C8CB39" w14:textId="77777777" w:rsidR="00B57ED7" w:rsidRPr="00B57ED7" w:rsidRDefault="00B57ED7" w:rsidP="00B57ED7">
      <w:pPr>
        <w:pStyle w:val="EndNoteBibliography"/>
        <w:spacing w:after="0"/>
        <w:ind w:left="720" w:hanging="720"/>
      </w:pPr>
      <w:r w:rsidRPr="00B57ED7">
        <w:t>53.</w:t>
      </w:r>
      <w:r w:rsidRPr="00B57ED7">
        <w:tab/>
        <w:t xml:space="preserve">taxonomy: </w:t>
      </w:r>
      <w:r w:rsidRPr="00B57ED7">
        <w:rPr>
          <w:b/>
        </w:rPr>
        <w:t>Taxonomy browser (Severe acute respiratory syndrome coronavirus 2)</w:t>
      </w:r>
      <w:r w:rsidRPr="00B57ED7">
        <w:t>. 2020.</w:t>
      </w:r>
    </w:p>
    <w:p w14:paraId="227D942E" w14:textId="77777777" w:rsidR="00B57ED7" w:rsidRPr="00B57ED7" w:rsidRDefault="00B57ED7" w:rsidP="00B57ED7">
      <w:pPr>
        <w:pStyle w:val="EndNoteBibliography"/>
        <w:spacing w:after="0"/>
        <w:ind w:left="720" w:hanging="720"/>
      </w:pPr>
      <w:r w:rsidRPr="00B57ED7">
        <w:t>54.</w:t>
      </w:r>
      <w:r w:rsidRPr="00B57ED7">
        <w:tab/>
      </w:r>
      <w:r w:rsidRPr="00B57ED7">
        <w:rPr>
          <w:b/>
        </w:rPr>
        <w:t>Early Release - Case-Fatality Risk Estimates for COVID-19 Calculated by Using a Lag Time for Fatality - Volume 26, Number 6—June 2020 - Emerging Infectious Diseases journal - CDC</w:t>
      </w:r>
      <w:r w:rsidRPr="00B57ED7">
        <w:t>. 2020.</w:t>
      </w:r>
    </w:p>
    <w:p w14:paraId="139C0CB6" w14:textId="77777777" w:rsidR="00B57ED7" w:rsidRPr="00B57ED7" w:rsidRDefault="00B57ED7" w:rsidP="00B57ED7">
      <w:pPr>
        <w:pStyle w:val="EndNoteBibliography"/>
        <w:spacing w:after="0"/>
        <w:ind w:left="720" w:hanging="720"/>
      </w:pPr>
      <w:r w:rsidRPr="00B57ED7">
        <w:t>55.</w:t>
      </w:r>
      <w:r w:rsidRPr="00B57ED7">
        <w:tab/>
      </w:r>
      <w:r w:rsidRPr="00B57ED7">
        <w:rPr>
          <w:b/>
        </w:rPr>
        <w:t>Coronavirus Age, Sex, Demographics (COVID-19) - Worldometer</w:t>
      </w:r>
      <w:r w:rsidRPr="00B57ED7">
        <w:t>. 2020.</w:t>
      </w:r>
    </w:p>
    <w:p w14:paraId="7861DE78" w14:textId="77777777" w:rsidR="00B57ED7" w:rsidRPr="00B57ED7" w:rsidRDefault="00B57ED7" w:rsidP="00B57ED7">
      <w:pPr>
        <w:pStyle w:val="EndNoteBibliography"/>
        <w:spacing w:after="0"/>
        <w:ind w:left="720" w:hanging="720"/>
      </w:pPr>
      <w:r w:rsidRPr="00B57ED7">
        <w:t>56.</w:t>
      </w:r>
      <w:r w:rsidRPr="00B57ED7">
        <w:tab/>
      </w:r>
      <w:r w:rsidRPr="00B57ED7">
        <w:rPr>
          <w:b/>
        </w:rPr>
        <w:t>Coronavirus</w:t>
      </w:r>
      <w:r w:rsidRPr="00B57ED7">
        <w:t>. 2020.</w:t>
      </w:r>
    </w:p>
    <w:p w14:paraId="05DF91E5" w14:textId="77777777" w:rsidR="00B57ED7" w:rsidRPr="00B57ED7" w:rsidRDefault="00B57ED7" w:rsidP="00B57ED7">
      <w:pPr>
        <w:pStyle w:val="EndNoteBibliography"/>
        <w:spacing w:after="0"/>
        <w:ind w:left="720" w:hanging="720"/>
      </w:pPr>
      <w:r w:rsidRPr="00B57ED7">
        <w:t>57.</w:t>
      </w:r>
      <w:r w:rsidRPr="00B57ED7">
        <w:tab/>
        <w:t xml:space="preserve">@CDCgov: </w:t>
      </w:r>
      <w:r w:rsidRPr="00B57ED7">
        <w:rPr>
          <w:b/>
        </w:rPr>
        <w:t>Healthcare Professionals: Frequently Asked Questions and Answers | CDC</w:t>
      </w:r>
      <w:r w:rsidRPr="00B57ED7">
        <w:t>. 2020.</w:t>
      </w:r>
    </w:p>
    <w:p w14:paraId="4D7A5509" w14:textId="77777777" w:rsidR="00B57ED7" w:rsidRPr="00B57ED7" w:rsidRDefault="00B57ED7" w:rsidP="00B57ED7">
      <w:pPr>
        <w:pStyle w:val="EndNoteBibliography"/>
        <w:spacing w:after="0"/>
        <w:ind w:left="720" w:hanging="720"/>
      </w:pPr>
      <w:r w:rsidRPr="00B57ED7">
        <w:t>58.</w:t>
      </w:r>
      <w:r w:rsidRPr="00B57ED7">
        <w:tab/>
      </w:r>
      <w:r w:rsidRPr="00B57ED7">
        <w:rPr>
          <w:b/>
        </w:rPr>
        <w:t>Severe 2019-nCoV Remdesivir RCT - Full Text View - ClinicalTrials.gov</w:t>
      </w:r>
      <w:r w:rsidRPr="00B57ED7">
        <w:t>. 2020.</w:t>
      </w:r>
    </w:p>
    <w:p w14:paraId="1E4B28CF" w14:textId="0D10F6C1" w:rsidR="00B57ED7" w:rsidRPr="00B57ED7" w:rsidRDefault="00B57ED7" w:rsidP="00B57ED7">
      <w:pPr>
        <w:pStyle w:val="EndNoteBibliography"/>
        <w:spacing w:after="0"/>
        <w:ind w:left="720" w:hanging="720"/>
      </w:pPr>
      <w:r w:rsidRPr="00B57ED7">
        <w:t>59.</w:t>
      </w:r>
      <w:r w:rsidRPr="00B57ED7">
        <w:tab/>
      </w:r>
      <w:r w:rsidRPr="00B57ED7">
        <w:rPr>
          <w:b/>
        </w:rPr>
        <w:t xml:space="preserve">Severe acute respiratory syndrome coronavirus 2 isolate Wuhan-Hu-1, co - Nucleotide - NCBI </w:t>
      </w:r>
      <w:r w:rsidRPr="00B57ED7">
        <w:t>[</w:t>
      </w:r>
      <w:hyperlink r:id="rId41" w:history="1">
        <w:r w:rsidRPr="00B57ED7">
          <w:rPr>
            <w:rStyle w:val="Hyperlink"/>
          </w:rPr>
          <w:t>https://www.ncbi.nlm.nih.gov/pubmed/</w:t>
        </w:r>
      </w:hyperlink>
      <w:r w:rsidRPr="00B57ED7">
        <w:t>]</w:t>
      </w:r>
    </w:p>
    <w:p w14:paraId="0C72E61F" w14:textId="2C247F13" w:rsidR="00B57ED7" w:rsidRPr="00B57ED7" w:rsidRDefault="00B57ED7" w:rsidP="00B57ED7">
      <w:pPr>
        <w:pStyle w:val="EndNoteBibliography"/>
        <w:ind w:left="720" w:hanging="720"/>
      </w:pPr>
      <w:r w:rsidRPr="00B57ED7">
        <w:t>60.</w:t>
      </w:r>
      <w:r w:rsidRPr="00B57ED7">
        <w:tab/>
      </w:r>
      <w:r w:rsidRPr="00B57ED7">
        <w:rPr>
          <w:b/>
        </w:rPr>
        <w:t xml:space="preserve">EMBOSS: The European Molecular Biology Open Software Suite (2000) </w:t>
      </w:r>
      <w:r w:rsidRPr="00B57ED7">
        <w:t>[</w:t>
      </w:r>
      <w:hyperlink r:id="rId42" w:history="1">
        <w:r w:rsidRPr="00B57ED7">
          <w:rPr>
            <w:rStyle w:val="Hyperlink"/>
          </w:rPr>
          <w:t>http://emboss.sourceforge.net</w:t>
        </w:r>
      </w:hyperlink>
      <w:r w:rsidRPr="00B57ED7">
        <w:t>]</w:t>
      </w:r>
    </w:p>
    <w:p w14:paraId="3E507855" w14:textId="1613B0D0"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default" r:id="rId43"/>
      <w:footerReference w:type="default" r:id="rId44"/>
      <w:footerReference w:type="first" r:id="rId4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CD942D" w14:textId="77777777" w:rsidR="00E40EA3" w:rsidRDefault="00E40EA3" w:rsidP="00B10A11">
      <w:pPr>
        <w:spacing w:after="0" w:line="240" w:lineRule="auto"/>
      </w:pPr>
      <w:r>
        <w:separator/>
      </w:r>
    </w:p>
  </w:endnote>
  <w:endnote w:type="continuationSeparator" w:id="0">
    <w:p w14:paraId="4B507E92" w14:textId="77777777" w:rsidR="00E40EA3" w:rsidRDefault="00E40EA3"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72403" w:rsidRDefault="006724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72403" w:rsidRDefault="006724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72403" w:rsidRDefault="00672403">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72403" w:rsidRDefault="006724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F2112F" w14:textId="77777777" w:rsidR="00E40EA3" w:rsidRDefault="00E40EA3" w:rsidP="00B10A11">
      <w:pPr>
        <w:spacing w:after="0" w:line="240" w:lineRule="auto"/>
      </w:pPr>
      <w:r>
        <w:separator/>
      </w:r>
    </w:p>
  </w:footnote>
  <w:footnote w:type="continuationSeparator" w:id="0">
    <w:p w14:paraId="46BF4AA7" w14:textId="77777777" w:rsidR="00E40EA3" w:rsidRDefault="00E40EA3"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72403" w:rsidRDefault="00672403">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672403" w:rsidRDefault="006724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38F3"/>
    <w:rsid w:val="00087775"/>
    <w:rsid w:val="00090248"/>
    <w:rsid w:val="00090A41"/>
    <w:rsid w:val="00093859"/>
    <w:rsid w:val="000A61A7"/>
    <w:rsid w:val="000C0234"/>
    <w:rsid w:val="000C08DC"/>
    <w:rsid w:val="000C53CF"/>
    <w:rsid w:val="000C606D"/>
    <w:rsid w:val="000E61B3"/>
    <w:rsid w:val="000F556D"/>
    <w:rsid w:val="001005D7"/>
    <w:rsid w:val="0010354D"/>
    <w:rsid w:val="001133A1"/>
    <w:rsid w:val="00113982"/>
    <w:rsid w:val="00113AE3"/>
    <w:rsid w:val="00114519"/>
    <w:rsid w:val="001175D8"/>
    <w:rsid w:val="0012185E"/>
    <w:rsid w:val="00123A49"/>
    <w:rsid w:val="001251A7"/>
    <w:rsid w:val="00125D3F"/>
    <w:rsid w:val="001549C6"/>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10E4"/>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4696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E7DF8"/>
    <w:rsid w:val="002F0499"/>
    <w:rsid w:val="002F213D"/>
    <w:rsid w:val="003023BC"/>
    <w:rsid w:val="00303701"/>
    <w:rsid w:val="00304BA1"/>
    <w:rsid w:val="00315623"/>
    <w:rsid w:val="003167BC"/>
    <w:rsid w:val="00317259"/>
    <w:rsid w:val="0032414B"/>
    <w:rsid w:val="00325FFC"/>
    <w:rsid w:val="00335E19"/>
    <w:rsid w:val="00342F89"/>
    <w:rsid w:val="003473F2"/>
    <w:rsid w:val="00356329"/>
    <w:rsid w:val="0036149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093E"/>
    <w:rsid w:val="003F17F1"/>
    <w:rsid w:val="003F440C"/>
    <w:rsid w:val="003F47FE"/>
    <w:rsid w:val="003F79B9"/>
    <w:rsid w:val="0040195A"/>
    <w:rsid w:val="00401CAB"/>
    <w:rsid w:val="004071C9"/>
    <w:rsid w:val="00412DE9"/>
    <w:rsid w:val="00414A89"/>
    <w:rsid w:val="00415796"/>
    <w:rsid w:val="004163AC"/>
    <w:rsid w:val="00417E0F"/>
    <w:rsid w:val="004253A8"/>
    <w:rsid w:val="00430971"/>
    <w:rsid w:val="00441916"/>
    <w:rsid w:val="004456C2"/>
    <w:rsid w:val="004472DC"/>
    <w:rsid w:val="004513C2"/>
    <w:rsid w:val="00455BE2"/>
    <w:rsid w:val="00464AD8"/>
    <w:rsid w:val="00464CFD"/>
    <w:rsid w:val="00465D3A"/>
    <w:rsid w:val="0047481D"/>
    <w:rsid w:val="0047534C"/>
    <w:rsid w:val="00475C20"/>
    <w:rsid w:val="0048244B"/>
    <w:rsid w:val="00494017"/>
    <w:rsid w:val="00497AF5"/>
    <w:rsid w:val="004A0824"/>
    <w:rsid w:val="004B202F"/>
    <w:rsid w:val="004B3448"/>
    <w:rsid w:val="004C6669"/>
    <w:rsid w:val="004D1D67"/>
    <w:rsid w:val="004D41CF"/>
    <w:rsid w:val="004D6CC7"/>
    <w:rsid w:val="004E1D20"/>
    <w:rsid w:val="004E2C3A"/>
    <w:rsid w:val="004E6BDC"/>
    <w:rsid w:val="004F7EDF"/>
    <w:rsid w:val="00501772"/>
    <w:rsid w:val="00503CA4"/>
    <w:rsid w:val="00504C5C"/>
    <w:rsid w:val="00504F2F"/>
    <w:rsid w:val="00506FFB"/>
    <w:rsid w:val="005075D8"/>
    <w:rsid w:val="00514C2B"/>
    <w:rsid w:val="005226FB"/>
    <w:rsid w:val="00530967"/>
    <w:rsid w:val="005331D6"/>
    <w:rsid w:val="00534499"/>
    <w:rsid w:val="00535448"/>
    <w:rsid w:val="005366BB"/>
    <w:rsid w:val="00543760"/>
    <w:rsid w:val="00553505"/>
    <w:rsid w:val="00556289"/>
    <w:rsid w:val="00560DF7"/>
    <w:rsid w:val="005710FD"/>
    <w:rsid w:val="00573A8F"/>
    <w:rsid w:val="0057559E"/>
    <w:rsid w:val="005778D0"/>
    <w:rsid w:val="005806D4"/>
    <w:rsid w:val="0058257B"/>
    <w:rsid w:val="00583819"/>
    <w:rsid w:val="00584D57"/>
    <w:rsid w:val="00585165"/>
    <w:rsid w:val="00590772"/>
    <w:rsid w:val="00590A61"/>
    <w:rsid w:val="00593D04"/>
    <w:rsid w:val="005977A6"/>
    <w:rsid w:val="005A4FC3"/>
    <w:rsid w:val="005B3779"/>
    <w:rsid w:val="005B6846"/>
    <w:rsid w:val="005C78A2"/>
    <w:rsid w:val="005D56F5"/>
    <w:rsid w:val="005D6698"/>
    <w:rsid w:val="005D7314"/>
    <w:rsid w:val="005E113F"/>
    <w:rsid w:val="005F3DC7"/>
    <w:rsid w:val="005F4BB5"/>
    <w:rsid w:val="00600BA7"/>
    <w:rsid w:val="006103BA"/>
    <w:rsid w:val="006149AC"/>
    <w:rsid w:val="00621725"/>
    <w:rsid w:val="00621CF4"/>
    <w:rsid w:val="00622429"/>
    <w:rsid w:val="006242E9"/>
    <w:rsid w:val="00626084"/>
    <w:rsid w:val="00634599"/>
    <w:rsid w:val="00637CC4"/>
    <w:rsid w:val="00644E8D"/>
    <w:rsid w:val="00647048"/>
    <w:rsid w:val="00653682"/>
    <w:rsid w:val="006624D5"/>
    <w:rsid w:val="0066354D"/>
    <w:rsid w:val="0067009D"/>
    <w:rsid w:val="00672403"/>
    <w:rsid w:val="00677DE4"/>
    <w:rsid w:val="006822E8"/>
    <w:rsid w:val="00684B58"/>
    <w:rsid w:val="00685215"/>
    <w:rsid w:val="00690F30"/>
    <w:rsid w:val="00697642"/>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6F4CA8"/>
    <w:rsid w:val="00701E48"/>
    <w:rsid w:val="00703C63"/>
    <w:rsid w:val="00707AD1"/>
    <w:rsid w:val="00711AF4"/>
    <w:rsid w:val="0072239D"/>
    <w:rsid w:val="007257B0"/>
    <w:rsid w:val="007325E3"/>
    <w:rsid w:val="00735B19"/>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C1EC5"/>
    <w:rsid w:val="007C56B5"/>
    <w:rsid w:val="007D6E18"/>
    <w:rsid w:val="007F1137"/>
    <w:rsid w:val="007F2A7D"/>
    <w:rsid w:val="007F5AA4"/>
    <w:rsid w:val="00806515"/>
    <w:rsid w:val="00812745"/>
    <w:rsid w:val="0081352E"/>
    <w:rsid w:val="008135E0"/>
    <w:rsid w:val="00831CFD"/>
    <w:rsid w:val="0083434E"/>
    <w:rsid w:val="00836F88"/>
    <w:rsid w:val="0083745A"/>
    <w:rsid w:val="008508B3"/>
    <w:rsid w:val="00851B2E"/>
    <w:rsid w:val="00852B8B"/>
    <w:rsid w:val="0085390F"/>
    <w:rsid w:val="0086262C"/>
    <w:rsid w:val="00863168"/>
    <w:rsid w:val="00864999"/>
    <w:rsid w:val="00877644"/>
    <w:rsid w:val="00881033"/>
    <w:rsid w:val="00896529"/>
    <w:rsid w:val="008A0892"/>
    <w:rsid w:val="008A5DE5"/>
    <w:rsid w:val="008B108E"/>
    <w:rsid w:val="008B36BF"/>
    <w:rsid w:val="008B599D"/>
    <w:rsid w:val="008B5C54"/>
    <w:rsid w:val="008B5D91"/>
    <w:rsid w:val="008C0C84"/>
    <w:rsid w:val="008C37DE"/>
    <w:rsid w:val="008D0CEB"/>
    <w:rsid w:val="008D5627"/>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947EE"/>
    <w:rsid w:val="009A1CC2"/>
    <w:rsid w:val="009A1DD1"/>
    <w:rsid w:val="009A21E8"/>
    <w:rsid w:val="009C27FC"/>
    <w:rsid w:val="009C6315"/>
    <w:rsid w:val="009D0CE3"/>
    <w:rsid w:val="009D11E1"/>
    <w:rsid w:val="009D17F5"/>
    <w:rsid w:val="009D3136"/>
    <w:rsid w:val="009D3942"/>
    <w:rsid w:val="009E04A7"/>
    <w:rsid w:val="009E0C0A"/>
    <w:rsid w:val="009E2A3B"/>
    <w:rsid w:val="009E2D71"/>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6158"/>
    <w:rsid w:val="00A47C47"/>
    <w:rsid w:val="00A5374F"/>
    <w:rsid w:val="00A57C1A"/>
    <w:rsid w:val="00A63FC3"/>
    <w:rsid w:val="00A723B7"/>
    <w:rsid w:val="00A776C2"/>
    <w:rsid w:val="00A862E9"/>
    <w:rsid w:val="00A91114"/>
    <w:rsid w:val="00A92137"/>
    <w:rsid w:val="00A92F4D"/>
    <w:rsid w:val="00A93B25"/>
    <w:rsid w:val="00A95282"/>
    <w:rsid w:val="00AA3EED"/>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57ED7"/>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C018F1"/>
    <w:rsid w:val="00C23A2F"/>
    <w:rsid w:val="00C24470"/>
    <w:rsid w:val="00C27E08"/>
    <w:rsid w:val="00C31281"/>
    <w:rsid w:val="00C37D4C"/>
    <w:rsid w:val="00C44C56"/>
    <w:rsid w:val="00C50FEB"/>
    <w:rsid w:val="00C6086E"/>
    <w:rsid w:val="00C65D12"/>
    <w:rsid w:val="00C6647B"/>
    <w:rsid w:val="00C67271"/>
    <w:rsid w:val="00C7092E"/>
    <w:rsid w:val="00C72F67"/>
    <w:rsid w:val="00C75AC3"/>
    <w:rsid w:val="00C94D2F"/>
    <w:rsid w:val="00C96244"/>
    <w:rsid w:val="00C96360"/>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E72BE"/>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37DBF"/>
    <w:rsid w:val="00D4231B"/>
    <w:rsid w:val="00D44E62"/>
    <w:rsid w:val="00D466A1"/>
    <w:rsid w:val="00D52D3D"/>
    <w:rsid w:val="00D52F59"/>
    <w:rsid w:val="00D63EEF"/>
    <w:rsid w:val="00D644A0"/>
    <w:rsid w:val="00D758AE"/>
    <w:rsid w:val="00D80C0B"/>
    <w:rsid w:val="00D879B0"/>
    <w:rsid w:val="00D94D35"/>
    <w:rsid w:val="00D953D0"/>
    <w:rsid w:val="00DB3582"/>
    <w:rsid w:val="00DB3710"/>
    <w:rsid w:val="00DB3B7B"/>
    <w:rsid w:val="00DB5B51"/>
    <w:rsid w:val="00DB6BB1"/>
    <w:rsid w:val="00DC0A08"/>
    <w:rsid w:val="00DC571D"/>
    <w:rsid w:val="00DC6F8C"/>
    <w:rsid w:val="00DD4D86"/>
    <w:rsid w:val="00DE60E5"/>
    <w:rsid w:val="00DF703B"/>
    <w:rsid w:val="00DF7C7A"/>
    <w:rsid w:val="00E06542"/>
    <w:rsid w:val="00E1003F"/>
    <w:rsid w:val="00E205D6"/>
    <w:rsid w:val="00E20BA4"/>
    <w:rsid w:val="00E225C6"/>
    <w:rsid w:val="00E23D58"/>
    <w:rsid w:val="00E24D3E"/>
    <w:rsid w:val="00E30324"/>
    <w:rsid w:val="00E40EA3"/>
    <w:rsid w:val="00E419A3"/>
    <w:rsid w:val="00E4756C"/>
    <w:rsid w:val="00E47C51"/>
    <w:rsid w:val="00E56FD3"/>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9AE"/>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6B0"/>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 w:type="character" w:customStyle="1" w:styleId="gnkrckgcgsb">
    <w:name w:val="gnkrckgcgsb"/>
    <w:basedOn w:val="DefaultParagraphFont"/>
    <w:rsid w:val="00E47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592349006">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who.int/news-room/feature-stories/detail/world-malaria-report-2019" TargetMode="External"/><Relationship Id="rId39" Type="http://schemas.openxmlformats.org/officeDocument/2006/relationships/hyperlink" Target="https://tritrypdb.org/common/downloads/Current_Release/TcruziBrazilA4/fasta/data/"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www.who.int/water_sanitation_health/gdwqrevision/cryptodraft2.pdf" TargetMode="External"/><Relationship Id="rId42" Type="http://schemas.openxmlformats.org/officeDocument/2006/relationships/hyperlink" Target="http://emboss.sourceforge.net" TargetMode="External"/><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plasmodb.org/plasmo/app/record/dataset/DS_365c388131" TargetMode="External"/><Relationship Id="rId38" Type="http://schemas.openxmlformats.org/officeDocument/2006/relationships/hyperlink" Target="https://tritrypdb.org/tritrypdb/app/record/dataset/DS_975f67b61e"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rdocumentation.org/packages/stats/versions/3.6.2/topics/Lognormal" TargetMode="External"/><Relationship Id="rId41" Type="http://schemas.openxmlformats.org/officeDocument/2006/relationships/hyperlink" Target="https://www.ncbi.nlm.nih.gov/pubm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plasmodb.org/common/downloads/Current_Release/PvivaxP01/fasta/data/" TargetMode="External"/><Relationship Id="rId37" Type="http://schemas.openxmlformats.org/officeDocument/2006/relationships/hyperlink" Target="https://cryptodb.org/common/downloads/Current_Release/CparvumIOWA-ATCC/fasta/data/" TargetMode="External"/><Relationship Id="rId40" Type="http://schemas.openxmlformats.org/officeDocument/2006/relationships/hyperlink" Target="https://www.who.int/news-room/fact-sheets/detail/leishmaniasis" TargetMode="External"/><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arabidopsis.org/Blast/BLASToptions.jsp" TargetMode="External"/><Relationship Id="rId36" Type="http://schemas.openxmlformats.org/officeDocument/2006/relationships/hyperlink" Target="https://cryptodb.org/cryptodb/app/record/dataset/DS_81c1c359dc" TargetMode="Externa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www.chemspider.com/Chemical-Structure.5131.html"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people.eecs.berkeley.edu/~wkahan/Qdrtcs.pdf" TargetMode="External"/><Relationship Id="rId30" Type="http://schemas.openxmlformats.org/officeDocument/2006/relationships/hyperlink" Target="http://www.chemspider.com/Chemical-Structure.16218.html" TargetMode="External"/><Relationship Id="rId35" Type="http://schemas.openxmlformats.org/officeDocument/2006/relationships/hyperlink" Target="https://www.mayoclinic.org/diseases-conditions/cryptosporidium/diagnosis-treatment/drc-20351876" TargetMode="External"/><Relationship Id="rId43" Type="http://schemas.openxmlformats.org/officeDocument/2006/relationships/header" Target="header1.xml"/><Relationship Id="rId48"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35169"/>
    <w:rsid w:val="00282A90"/>
    <w:rsid w:val="00291A45"/>
    <w:rsid w:val="00301D4C"/>
    <w:rsid w:val="003234D9"/>
    <w:rsid w:val="003642D4"/>
    <w:rsid w:val="003676F0"/>
    <w:rsid w:val="003C6161"/>
    <w:rsid w:val="00441916"/>
    <w:rsid w:val="0046720C"/>
    <w:rsid w:val="00481F6E"/>
    <w:rsid w:val="004D072F"/>
    <w:rsid w:val="00593AA8"/>
    <w:rsid w:val="00597FDA"/>
    <w:rsid w:val="005A173C"/>
    <w:rsid w:val="005A28F9"/>
    <w:rsid w:val="00603FF9"/>
    <w:rsid w:val="00677535"/>
    <w:rsid w:val="00682519"/>
    <w:rsid w:val="00695DC6"/>
    <w:rsid w:val="006C2A8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D7067"/>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ACF00681-55B8-47EC-9039-901F9828C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21657</Words>
  <Characters>123450</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2</cp:revision>
  <dcterms:created xsi:type="dcterms:W3CDTF">2020-03-26T22:56:00Z</dcterms:created>
  <dcterms:modified xsi:type="dcterms:W3CDTF">2020-03-26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